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2C20EB" w:rsidRDefault="006B3D28" w:rsidP="008A4E97">
      <w:pPr>
        <w:pStyle w:val="Subtitle"/>
        <w:spacing w:line="240" w:lineRule="auto"/>
        <w:jc w:val="left"/>
        <w:rPr>
          <w:sz w:val="28"/>
        </w:rPr>
      </w:pPr>
      <w:r w:rsidRPr="002C20EB">
        <w:rPr>
          <w:sz w:val="28"/>
        </w:rPr>
        <w:t xml:space="preserve">Running title: </w:t>
      </w:r>
      <w:r w:rsidR="00C767AE" w:rsidRPr="00C767AE">
        <w:rPr>
          <w:b w:val="0"/>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w:t>
      </w:r>
      <w:proofErr w:type="spellStart"/>
      <w:r w:rsidRPr="002C20EB">
        <w:rPr>
          <w:sz w:val="28"/>
        </w:rPr>
        <w:t>Verboom</w:t>
      </w:r>
      <w:proofErr w:type="spellEnd"/>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 xml:space="preserve">Corresponding author: </w:t>
      </w:r>
      <w:proofErr w:type="spellStart"/>
      <w:r>
        <w:t>R</w:t>
      </w:r>
      <w:r w:rsidR="002A0204">
        <w:t>v</w:t>
      </w:r>
      <w:r>
        <w:t>M</w:t>
      </w:r>
      <w:proofErr w:type="spellEnd"/>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proofErr w:type="spellStart"/>
      <w:r>
        <w:t>RvM</w:t>
      </w:r>
      <w:proofErr w:type="spellEnd"/>
      <w:r>
        <w:t xml:space="preserve">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1F74C9E0"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w:t>
      </w:r>
      <w:commentRangeStart w:id="3"/>
      <w:r w:rsidR="007743CF" w:rsidRPr="00E71232">
        <w:t>and the</w:t>
      </w:r>
      <w:r w:rsidR="00623216" w:rsidRPr="00E71232">
        <w:t xml:space="preserve"> </w:t>
      </w:r>
      <w:r w:rsidR="00872425" w:rsidRPr="00E71232">
        <w:t xml:space="preserve">residual </w:t>
      </w:r>
      <w:r w:rsidR="00623216" w:rsidRPr="00E71232">
        <w:t xml:space="preserve">variation in heterogeneity </w:t>
      </w:r>
      <w:r w:rsidR="00872425" w:rsidRPr="00E71232">
        <w:t>remaining from</w:t>
      </w:r>
      <w:r w:rsidR="0086734A" w:rsidRPr="00E71232">
        <w:t xml:space="preserve"> </w:t>
      </w:r>
      <w:r w:rsidR="008F1E4D" w:rsidRPr="00E71232">
        <w:t xml:space="preserve">the </w:t>
      </w:r>
      <w:r w:rsidR="00694B43" w:rsidRPr="00E71232">
        <w:t xml:space="preserve">first axis </w:t>
      </w:r>
      <w:r w:rsidR="00872425" w:rsidRPr="00E71232">
        <w:t xml:space="preserve">of </w:t>
      </w:r>
      <w:r w:rsidR="00694B43" w:rsidRPr="00E71232">
        <w:t>the PCAs</w:t>
      </w:r>
      <w:commentRangeEnd w:id="3"/>
      <w:r w:rsidR="001508F3">
        <w:rPr>
          <w:rStyle w:val="CommentReference"/>
          <w:rFonts w:ascii="Times New Roman" w:hAnsiTheme="minorHAnsi"/>
        </w:rPr>
        <w:commentReference w:id="3"/>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7B3A4DA7"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 xml:space="preserve">, </w:t>
      </w:r>
      <w:r w:rsidR="00C7143F" w:rsidRPr="00E71232">
        <w:rPr>
          <w:highlight w:val="yellow"/>
        </w:rPr>
        <w:t>[</w:t>
      </w:r>
      <w:r w:rsidR="005B0DBE" w:rsidRPr="00E71232">
        <w:rPr>
          <w:highlight w:val="yellow"/>
        </w:rPr>
        <w:t>…</w:t>
      </w:r>
      <w:r w:rsidR="00C7143F" w:rsidRPr="00E71232">
        <w:rPr>
          <w:highlight w:val="yellow"/>
        </w:rPr>
        <w:t>]</w:t>
      </w:r>
    </w:p>
    <w:p w14:paraId="42E5A392" w14:textId="06C20412" w:rsidR="00C41A61" w:rsidRDefault="00024A7B" w:rsidP="00F70B73">
      <w:pPr>
        <w:pStyle w:val="BodyText"/>
        <w:rPr>
          <w:highlight w:val="yellow"/>
        </w:rPr>
      </w:pPr>
      <w:r>
        <w:rPr>
          <w:i/>
        </w:rPr>
        <w:lastRenderedPageBreak/>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67DFDC87"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its diversification history and any locally-deterministic, environmental features (e.g. productivity, heterogeneity) that influence species persistence and coexistence (</w:t>
      </w:r>
      <w:proofErr w:type="spellStart"/>
      <w:r w:rsidRPr="00F73528">
        <w:rPr>
          <w:highlight w:val="yellow"/>
        </w:rPr>
        <w:t>Ricklefs</w:t>
      </w:r>
      <w:proofErr w:type="spellEnd"/>
      <w:r w:rsidR="00D216E9" w:rsidRPr="00F73528">
        <w:rPr>
          <w:highlight w:val="yellow"/>
        </w:rPr>
        <w:t>,</w:t>
      </w:r>
      <w:r w:rsidRPr="00F73528">
        <w:rPr>
          <w:highlight w:val="yellow"/>
        </w:rPr>
        <w:t xml:space="preserve"> 1987,</w:t>
      </w:r>
      <w:r w:rsidR="0081050E">
        <w:rPr>
          <w:highlight w:val="yellow"/>
        </w:rPr>
        <w:t xml:space="preserve"> </w:t>
      </w:r>
      <w:r w:rsidRPr="00F73528">
        <w:rPr>
          <w:highlight w:val="yellow"/>
        </w:rPr>
        <w:t>2004</w:t>
      </w:r>
      <w:r w:rsidR="00870B87">
        <w:t xml:space="preserve">; </w:t>
      </w:r>
      <w:proofErr w:type="spellStart"/>
      <w:r w:rsidR="00870B87" w:rsidRPr="002C20EB">
        <w:rPr>
          <w:highlight w:val="green"/>
        </w:rPr>
        <w:t>Bøhn</w:t>
      </w:r>
      <w:proofErr w:type="spellEnd"/>
      <w:r w:rsidR="00870B87" w:rsidRPr="002C20EB">
        <w:rPr>
          <w:highlight w:val="green"/>
        </w:rPr>
        <w:t xml:space="preserve"> &amp; Amundsen, 2004</w:t>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r w:rsidR="008A6286">
        <w:t>-</w:t>
      </w:r>
      <w:r w:rsidR="00765D62" w:rsidRPr="002F0553">
        <w:t>heterogeneous</w:t>
      </w:r>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 (</w:t>
      </w:r>
      <w:proofErr w:type="spellStart"/>
      <w:r w:rsidRPr="00066121">
        <w:rPr>
          <w:highlight w:val="yellow"/>
        </w:rPr>
        <w:t>Ackerly</w:t>
      </w:r>
      <w:proofErr w:type="spellEnd"/>
      <w:r w:rsidRPr="00066121">
        <w:rPr>
          <w:highlight w:val="yellow"/>
        </w:rPr>
        <w:t>, Donoghue</w:t>
      </w:r>
      <w:r w:rsidR="00235637" w:rsidRPr="00066121">
        <w:rPr>
          <w:highlight w:val="yellow"/>
        </w:rPr>
        <w:t xml:space="preserve"> &amp; </w:t>
      </w:r>
      <w:r w:rsidRPr="00066121">
        <w:rPr>
          <w:highlight w:val="yellow"/>
        </w:rPr>
        <w:t>Crisp</w:t>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most models (</w:t>
      </w:r>
      <w:r w:rsidRPr="00066121">
        <w:rPr>
          <w:highlight w:val="yellow"/>
        </w:rPr>
        <w:t>Wiens</w:t>
      </w:r>
      <w:r w:rsidR="00B847F4">
        <w:rPr>
          <w:highlight w:val="yellow"/>
        </w:rPr>
        <w:t>,</w:t>
      </w:r>
      <w:r w:rsidRPr="00066121">
        <w:rPr>
          <w:highlight w:val="yellow"/>
        </w:rPr>
        <w:t xml:space="preserve"> 2004a,b; Sobel et al.</w:t>
      </w:r>
      <w:r w:rsidR="00B847F4">
        <w:rPr>
          <w:highlight w:val="yellow"/>
        </w:rPr>
        <w:t>,</w:t>
      </w:r>
      <w:r w:rsidRPr="00066121">
        <w:rPr>
          <w:highlight w:val="yellow"/>
        </w:rPr>
        <w:t xml:space="preserve"> 2010</w:t>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3A604B" w:rsidRPr="00632570">
        <w:t>Byrne 2008</w:t>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5F33A8DD"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CB7719">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Born, Linder, &amp; Desmet, 2007)","manualFormatting":"Born, Linder, &amp; Desmet, 2007)","plainTextFormattedCitation":"(Born, Linder, &amp; Desmet, 2007)","previouslyFormattedCitation":"(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Pr="00E103F8">
        <w:rPr>
          <w:highlight w:val="yellow"/>
        </w:rPr>
        <w:t xml:space="preserve">Lamont </w:t>
      </w:r>
      <w:r w:rsidR="00B8268E" w:rsidRPr="00E103F8">
        <w:rPr>
          <w:highlight w:val="yellow"/>
        </w:rPr>
        <w:t>&amp;</w:t>
      </w:r>
      <w:r w:rsidRPr="00E103F8">
        <w:rPr>
          <w:highlight w:val="yellow"/>
        </w:rPr>
        <w:t xml:space="preserve"> He</w:t>
      </w:r>
      <w:r w:rsidR="00B847F4" w:rsidRPr="00E103F8">
        <w:rPr>
          <w:highlight w:val="yellow"/>
        </w:rPr>
        <w:t>,</w:t>
      </w:r>
      <w:r w:rsidRPr="00E103F8">
        <w:rPr>
          <w:highlight w:val="yellow"/>
        </w:rPr>
        <w:t xml:space="preserve"> 2017</w:t>
      </w:r>
      <w:r w:rsidRPr="002F0553">
        <w:t xml:space="preserve">) or Late Miocene (GCFR: </w:t>
      </w:r>
      <w:r w:rsidR="0049005E">
        <w:fldChar w:fldCharType="begin" w:fldLock="1"/>
      </w:r>
      <w:r w:rsidR="00CB7719">
        <w:instrText>ADDIN CSL_CITATION {"citationItems":[{"id":"ITEM-1","itemData":{"DOI":"10.1111/j.1365-2699.2011.02476.x","ISBN":"0305-0270","ISSN":"03050270","abstract":"Aim To test whether the radiation of the extremely rich Cape flora is correlated with marine-driven climate change. Location Middle to Late Miocene in the south-east Atlantic and the Benguela Upwelling System (BUS) off the west coast of South Africa. Methods We studied the palynology of the thoroughly dated Middle to Late Miocene sediments of Ocean Drilling Program (ODP) Site 1085 retrieved from the Atlantic off the mouth of the Orange River. Both marine upwelling and terrestrial input are recorded at this site, which allows a direct correlation between changes in the terrestrial flora and the marine BUS in the south-east Atlantic. Results Pollen types from plants of tropical affinity disappeared, and those from the Cape flora gradually increased, between 10 and 6 Ma. Our data corroborate the inferred dating of the diversification in Aizoaceae c. 8 Ma. Main conclusions Inferred vegetation changes for the Late Miocene south- western African coast are the disappearance of Podocarpus-dominated Afromontane forests, and a change in the vegetation of the coastal plain from tropical grassland and thicket to semi-arid succulent vegetation. These changes are indicative of an increased summer drought, and are in step with the development of the southern BUS. They pre-date the Pliocene uplift of the East African escarpment, suggesting that this did not play a role in stimulating vegetation change. Some Fynbos elements were present throughout the recorded period (from 11 Ma), suggesting that at least some elements of this vegetation were already in place during the onset of the BUS. This is consistent with a marine-driven climate change in south-western Africa triggering substantial radiation in the terrestrial flora, especially in the Aizoaceae. Keywords Aizoaceae, Benguela Upwelling System, Cape Flora, Late Miocene,","author":[{"dropping-particle":"","family":"Dupont","given":"Lydie M.","non-dropping-particle":"","parse-names":false,"suffix":""},{"dropping-particle":"","family":"Linder","given":"Hans Peter","non-dropping-particle":"","parse-names":false,"suffix":""},{"dropping-particle":"","family":"Rommerskirchen","given":"Florian","non-dropping-particle":"","parse-names":false,"suffix":""},{"dropping-particle":"","family":"Schefuss","given":"Enno","non-dropping-particle":"","parse-names":false,"suffix":""}],"container-title":"Journal of Biogeography","id":"ITEM-1","issue":"6","issued":{"date-parts":[["2011"]]},"page":"1059-1068","title":"Climate-driven rampant speciation of the Cape flora","type":"article-journal","volume":"38"},"uris":["http://www.mendeley.com/documents/?uuid=035f37eb-792e-4407-aedc-7a833e3a0c68"]},{"id":"ITEM-2","itemData":{"DOI":"10.1371/journal.pone.0137847","ISBN":"2008091600","ISSN":"19326203","PMID":"26422465","abstract":"In the context of molecularly-dated phylogenies, inferences informed by ancestral habitat reconstruction can yield valuable insights into the origins of biomes, palaeoenvironments and landforms. In this paper, we use dated phylogenies of 12 plant clades from the Cape Floristic Region (CFR) in southern Africa to test hypotheses of Neogene climatic and geomorphic evolution. Our combined dataset for the CFR strengthens and refines previous palaeoenvironmental reconstructions based on a sparse, mostly offshore fossil record. Our reconstructions show remarkable consistency across all 12 clades with regard to both the types of environments identified as ancestral, and the timing of shifts to alternative conditions. They reveal that Early Miocene land surfaces of the CFR were wetter than at present and were dominated by quartzitic substrata. These conditions continue to characterize the higher-elevation settings of the Cape Fold Belt, where they have fostered the persistence of ancient fynbos lineages. The Middle Miocene (13–17 Ma) saw the development of perennial to weakly-seasonal arid conditions, with the strongly seasonal rainfall regime of the west coast arising ~6.5–8 Ma. Although the Late Miocene may have seen some exposure of the underlying shale substrata, the present-day substrate diversity of the CFR lowlands was shaped by Pliocene-Pleistocene events. Particularly important was renewed erosion, following the post-African II uplift episode, and the reworking of sediments on the coastal platform as a consequence of marine transgressions and tectonic uplift. These changes facilitated adaptive radiations in some, but not all, lineages studied.","author":[{"dropping-particle":"","family":"Hoffmann","given":"Vera","non-dropping-particle":"","parse-names":false,"suffix":""},{"dropping-particle":"","family":"Verboom","given":"G. Anthony","non-dropping-particle":"","parse-names":false,"suffix":""},{"dropping-particle":"","family":"Cotterill","given":"Fenton P.D.","non-dropping-particle":"","parse-names":false,"suffix":""}],"container-title":"PLoS ONE","id":"ITEM-2","issue":"9","issued":{"date-parts":[["2015"]]},"page":"1-25","title":"Dated plant phylogenies resolve Neogene climate and landscape evolution in the cape floristic region","type":"article-journal","volume":"10"},"uris":["http://www.mendeley.com/documents/?uuid=e23f7942-99d6-4663-9ce5-487824fa8bcb"]}],"mendeley":{"formattedCitation":"(Dupont, Linder, Rommerskirchen, &amp; Schefuss, 2011; Hoffmann, Verboom, &amp; Cotterill, 2015)","manualFormatting":"Dupont, Linder, Rommerskirchen, &amp; Schefuss, 2011; Hoffmann, Verboom, &amp; Cotterill, 2015)","plainTextFormattedCitation":"(Dupont, Linder, Rommerskirchen, &amp; Schefuss, 2011; Hoffmann, Verboom, &amp; Cotterill, 2015)","previouslyFormattedCitation":"(Dupont, Linder, Rommerskirchen, &amp; Schefuss, 2011; Hoffmann, Verboom, &amp; Cotterill, 2015)"},"properties":{"noteIndex":0},"schema":"https://github.com/citation-style-language/schema/raw/master/csl-citation.json"}</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both regions have been unglaciated since the Permian and are dominated by ancient, weathered landscapes whose soil-nutritional status is amongst the lowest of any landscape on Earth (</w:t>
      </w:r>
      <w:r w:rsidRPr="00500890">
        <w:rPr>
          <w:highlight w:val="yellow"/>
        </w:rPr>
        <w:t xml:space="preserve">Stock </w:t>
      </w:r>
      <w:r w:rsidR="00B8268E" w:rsidRPr="00500890">
        <w:rPr>
          <w:highlight w:val="yellow"/>
        </w:rPr>
        <w:t>&amp;</w:t>
      </w:r>
      <w:r w:rsidRPr="00500890">
        <w:rPr>
          <w:highlight w:val="yellow"/>
        </w:rPr>
        <w:t xml:space="preserve"> </w:t>
      </w:r>
      <w:proofErr w:type="spellStart"/>
      <w:r w:rsidRPr="00500890">
        <w:rPr>
          <w:highlight w:val="yellow"/>
        </w:rPr>
        <w:t>Verboom</w:t>
      </w:r>
      <w:proofErr w:type="spellEnd"/>
      <w:r w:rsidR="00B847F4" w:rsidRPr="00500890">
        <w:rPr>
          <w:highlight w:val="yellow"/>
        </w:rPr>
        <w:t>,</w:t>
      </w:r>
      <w:r w:rsidR="00C40608" w:rsidRPr="00500890">
        <w:rPr>
          <w:highlight w:val="yellow"/>
        </w:rPr>
        <w:t xml:space="preserve"> </w:t>
      </w:r>
      <w:r w:rsidR="00705608" w:rsidRPr="00632570">
        <w:rPr>
          <w:highlight w:val="yellow"/>
        </w:rPr>
        <w:t>2012</w:t>
      </w:r>
      <w:r w:rsidRPr="00A432DE">
        <w:t>)</w:t>
      </w:r>
      <w:r>
        <w:t xml:space="preserve">, hence their designation as </w:t>
      </w:r>
      <w:r w:rsidR="00217AAC">
        <w:t xml:space="preserve">old, climatically-buffered infertile landscapes </w:t>
      </w:r>
      <w:r>
        <w:t>(</w:t>
      </w:r>
      <w:r w:rsidR="00217AAC">
        <w:t>OCBILs</w:t>
      </w:r>
      <w:r>
        <w:t xml:space="preserve">; </w:t>
      </w:r>
      <w:r w:rsidRPr="00E103F8">
        <w:rPr>
          <w:highlight w:val="yellow"/>
        </w:rPr>
        <w:t>Hopper</w:t>
      </w:r>
      <w:r w:rsidR="00B847F4" w:rsidRPr="00E103F8">
        <w:rPr>
          <w:highlight w:val="yellow"/>
        </w:rPr>
        <w:t>,</w:t>
      </w:r>
      <w:r w:rsidRPr="00E103F8">
        <w:rPr>
          <w:highlight w:val="yellow"/>
        </w:rPr>
        <w:t xml:space="preserve"> 2009</w:t>
      </w:r>
      <w:r>
        <w:t xml:space="preserve">). Owing to these environmental similarities, the SWAFR and GCFR floras are very similar </w:t>
      </w:r>
      <w:r w:rsidR="00217AAC">
        <w:t>with respect to</w:t>
      </w:r>
      <w:r>
        <w:t xml:space="preserve"> their </w:t>
      </w:r>
      <w:r w:rsidR="00644D4A">
        <w:t xml:space="preserve">plant </w:t>
      </w:r>
      <w:r>
        <w:t>functional trait spectra (</w:t>
      </w:r>
      <w:r w:rsidRPr="00E103F8">
        <w:rPr>
          <w:highlight w:val="yellow"/>
        </w:rPr>
        <w:t xml:space="preserve">Cowling </w:t>
      </w:r>
      <w:r w:rsidR="00B8268E" w:rsidRPr="00E103F8">
        <w:rPr>
          <w:highlight w:val="yellow"/>
        </w:rPr>
        <w:t>&amp;</w:t>
      </w:r>
      <w:r w:rsidRPr="00E103F8">
        <w:rPr>
          <w:highlight w:val="yellow"/>
        </w:rPr>
        <w:t xml:space="preserve"> Witkowski</w:t>
      </w:r>
      <w:r w:rsidR="00B847F4" w:rsidRPr="00E103F8">
        <w:rPr>
          <w:highlight w:val="yellow"/>
        </w:rPr>
        <w:t>,</w:t>
      </w:r>
      <w:r w:rsidRPr="00E103F8">
        <w:rPr>
          <w:highlight w:val="yellow"/>
        </w:rPr>
        <w:t xml:space="preserve"> 1994</w:t>
      </w:r>
      <w:r>
        <w:t xml:space="preserve">), </w:t>
      </w:r>
      <w:r w:rsidR="00217AAC">
        <w:t>al</w:t>
      </w:r>
      <w:r>
        <w:t xml:space="preserve">though the presence of a significant </w:t>
      </w:r>
      <w:commentRangeStart w:id="4"/>
      <w:commentRangeStart w:id="5"/>
      <w:commentRangeStart w:id="6"/>
      <w:r>
        <w:t xml:space="preserve">tree </w:t>
      </w:r>
      <w:commentRangeEnd w:id="4"/>
      <w:r w:rsidR="00236CF0">
        <w:rPr>
          <w:rStyle w:val="CommentReference"/>
          <w:rFonts w:ascii="Times New Roman" w:hAnsiTheme="minorHAnsi"/>
        </w:rPr>
        <w:commentReference w:id="4"/>
      </w:r>
      <w:r>
        <w:t>component in the SWAFR underpins a striking difference in vegetation physiognomy (</w:t>
      </w:r>
      <w:proofErr w:type="spellStart"/>
      <w:r w:rsidR="0097673D" w:rsidRPr="00B64138">
        <w:rPr>
          <w:highlight w:val="yellow"/>
        </w:rPr>
        <w:t>Milewski</w:t>
      </w:r>
      <w:proofErr w:type="spellEnd"/>
      <w:r w:rsidR="0097673D" w:rsidRPr="00B64138">
        <w:rPr>
          <w:highlight w:val="yellow"/>
        </w:rPr>
        <w:t xml:space="preserve"> 1981; Beard et al. 2000</w:t>
      </w:r>
      <w:r>
        <w:t xml:space="preserve">). </w:t>
      </w:r>
      <w:commentRangeEnd w:id="5"/>
      <w:r w:rsidR="00236CF0">
        <w:rPr>
          <w:rStyle w:val="CommentReference"/>
          <w:rFonts w:ascii="Times New Roman" w:hAnsiTheme="minorHAnsi"/>
        </w:rPr>
        <w:commentReference w:id="5"/>
      </w:r>
      <w:commentRangeEnd w:id="6"/>
      <w:r w:rsidR="00C6184E">
        <w:rPr>
          <w:rStyle w:val="CommentReference"/>
          <w:rFonts w:ascii="Times New Roman" w:hAnsiTheme="minorHAnsi"/>
        </w:rPr>
        <w:commentReference w:id="6"/>
      </w:r>
      <w:r>
        <w:t xml:space="preserve">Moreover, the long-term climatic and geological stability of the two regions ensures that the native floras of both reflect long histories of assembly, extending back to the </w:t>
      </w:r>
      <w:proofErr w:type="spellStart"/>
      <w:r>
        <w:t>Palaeocene</w:t>
      </w:r>
      <w:proofErr w:type="spellEnd"/>
      <w:r>
        <w:t xml:space="preserve"> and possibly even earlier (</w:t>
      </w:r>
      <w:r w:rsidRPr="004D5D8A">
        <w:rPr>
          <w:highlight w:val="yellow"/>
        </w:rPr>
        <w:t>refs</w:t>
      </w:r>
      <w:r>
        <w:t>), with evidence of a long history of transoceanic dispersal between the</w:t>
      </w:r>
      <w:r w:rsidR="00705608">
        <w:t>m</w:t>
      </w:r>
      <w:r>
        <w:t xml:space="preserve"> (</w:t>
      </w:r>
      <w:r w:rsidR="00705608" w:rsidRPr="00B64138">
        <w:rPr>
          <w:highlight w:val="yellow"/>
        </w:rPr>
        <w:t>Bergh &amp; Linder 2009</w:t>
      </w:r>
      <w:r>
        <w:t>). In this context, it is unsurprising that the two floras show strong taxonomic affinities and that both are species-rich with high levels of regional endemism (</w:t>
      </w:r>
      <w:r w:rsidRPr="00F20A95">
        <w:rPr>
          <w:highlight w:val="yellow"/>
        </w:rPr>
        <w:t>refs</w:t>
      </w:r>
      <w:r>
        <w:t>).</w:t>
      </w:r>
    </w:p>
    <w:p w14:paraId="33297E6E" w14:textId="6FE43554" w:rsidR="00D04776" w:rsidRPr="002C20EB" w:rsidRDefault="00D04776" w:rsidP="002C20EB">
      <w:pPr>
        <w:pStyle w:val="BodyText"/>
        <w:rPr>
          <w:lang w:val="en-ZA"/>
        </w:rPr>
      </w:pPr>
      <w:r>
        <w:lastRenderedPageBreak/>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proofErr w:type="spellStart"/>
      <w:r w:rsidRPr="00E103F8">
        <w:rPr>
          <w:highlight w:val="yellow"/>
        </w:rPr>
        <w:t>Snijman</w:t>
      </w:r>
      <w:proofErr w:type="spellEnd"/>
      <w:r w:rsidR="00B847F4" w:rsidRPr="00E103F8">
        <w:rPr>
          <w:highlight w:val="yellow"/>
        </w:rPr>
        <w:t>,</w:t>
      </w:r>
      <w:r w:rsidRPr="00E103F8">
        <w:rPr>
          <w:highlight w:val="yellow"/>
        </w:rPr>
        <w:t xml:space="preserve"> 2013</w:t>
      </w:r>
      <w:r>
        <w:t xml:space="preserve">). </w:t>
      </w:r>
      <w:r w:rsidR="00872425">
        <w:t xml:space="preserve">Although on-going identification of new species </w:t>
      </w:r>
      <w:r w:rsidR="000D32D5">
        <w:t xml:space="preserve">may change these statistics (e.g. </w:t>
      </w:r>
      <w:proofErr w:type="spellStart"/>
      <w:r w:rsidR="000D32D5">
        <w:t>Gioia</w:t>
      </w:r>
      <w:proofErr w:type="spellEnd"/>
      <w:r w:rsidR="000D32D5">
        <w:t xml:space="preserve"> et al., 2017),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Pr="00E103F8">
        <w:rPr>
          <w:highlight w:val="yellow"/>
        </w:rPr>
        <w:t>Goldblatt</w:t>
      </w:r>
      <w:r w:rsidR="00B847F4" w:rsidRPr="00E103F8">
        <w:rPr>
          <w:highlight w:val="yellow"/>
        </w:rPr>
        <w:t>,</w:t>
      </w:r>
      <w:r w:rsidRPr="00E103F8">
        <w:rPr>
          <w:highlight w:val="yellow"/>
        </w:rPr>
        <w:t xml:space="preserve"> 1978</w:t>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proofErr w:type="spellStart"/>
      <w:r w:rsidR="00E561E1">
        <w:rPr>
          <w:lang w:val="en-ZA"/>
        </w:rPr>
        <w:t>m</w:t>
      </w:r>
      <w:r w:rsidR="00E561E1" w:rsidRPr="00E87C83">
        <w:rPr>
          <w:lang w:val="en-ZA"/>
        </w:rPr>
        <w:t>editerranean</w:t>
      </w:r>
      <w:proofErr w:type="spellEnd"/>
      <w:r w:rsidR="00E561E1" w:rsidRPr="00E87C83">
        <w:rPr>
          <w:lang w:val="en-ZA"/>
        </w:rPr>
        <w:t>-climate regions</w:t>
      </w:r>
      <w:r w:rsidR="00E561E1">
        <w:t xml:space="preserve">, </w:t>
      </w:r>
      <w:r w:rsidR="00E561E1">
        <w:rPr>
          <w:lang w:val="en-ZA"/>
        </w:rPr>
        <w:t xml:space="preserve">the </w:t>
      </w:r>
      <w:commentRangeStart w:id="7"/>
      <w:r w:rsidR="003B49FB">
        <w:rPr>
          <w:lang w:val="en-ZA"/>
        </w:rPr>
        <w:t xml:space="preserve">CFR </w:t>
      </w:r>
      <w:commentRangeEnd w:id="7"/>
      <w:r w:rsidR="00F12728">
        <w:rPr>
          <w:rStyle w:val="CommentReference"/>
          <w:rFonts w:ascii="Times New Roman" w:hAnsiTheme="minorHAnsi"/>
        </w:rPr>
        <w:commentReference w:id="7"/>
      </w:r>
      <w:r w:rsidR="003B49FB">
        <w:rPr>
          <w:lang w:val="en-ZA"/>
        </w:rPr>
        <w:t>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E561E1" w:rsidRPr="002C20EB">
        <w:rPr>
          <w:highlight w:val="green"/>
          <w:lang w:val="en-ZA"/>
        </w:rPr>
        <w:t>Bradshaw &amp; Cowling, 2014</w:t>
      </w:r>
      <w:r w:rsidR="00E561E1" w:rsidRPr="00E87C83">
        <w:rPr>
          <w:lang w:val="en-ZA"/>
        </w:rPr>
        <w:t>).</w:t>
      </w:r>
      <w:r w:rsidR="00E561E1">
        <w:rPr>
          <w:lang w:val="en-ZA"/>
        </w:rPr>
        <w:t xml:space="preserve"> </w:t>
      </w:r>
      <w:r w:rsidR="003B49FB">
        <w:rPr>
          <w:lang w:val="en-ZA"/>
        </w:rPr>
        <w:t>Critically, s</w:t>
      </w:r>
      <w:proofErr w:type="spellStart"/>
      <w:r>
        <w:t>ince</w:t>
      </w:r>
      <w:proofErr w:type="spellEnd"/>
      <w:r>
        <w:t xml:space="preserve"> the strong relief of the GCFR underlies steep climat</w:t>
      </w:r>
      <w:r w:rsidR="001541B2">
        <w:t>ic and edaphic gradients (</w:t>
      </w:r>
      <w:r w:rsidR="001541B2" w:rsidRPr="00B847F4">
        <w:rPr>
          <w:highlight w:val="yellow"/>
        </w:rPr>
        <w:t>refs</w:t>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8" w:name="comparing-regions-environmental-heteroge"/>
      <w:r>
        <w:t>2.1</w:t>
      </w:r>
      <w:r w:rsidR="00F31AF3">
        <w:t>:</w:t>
      </w:r>
      <w:r>
        <w:t xml:space="preserve"> </w:t>
      </w:r>
      <w:r w:rsidR="00D04776">
        <w:t>Comparing species richness</w:t>
      </w:r>
    </w:p>
    <w:p w14:paraId="52348C6B" w14:textId="50BEA55F" w:rsidR="006A239A" w:rsidRDefault="00D04776" w:rsidP="00FE0731">
      <w:pPr>
        <w:pStyle w:val="FirstParagraph"/>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1).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proofErr w:type="spellStart"/>
      <w:r w:rsidR="006F0BA2">
        <w:t>M</w:t>
      </w:r>
      <w:r w:rsidR="001C5D8A">
        <w:t>allee</w:t>
      </w:r>
      <w:proofErr w:type="spellEnd"/>
      <w:r w:rsidR="001C5D8A">
        <w:t xml:space="preserve">, and Coolgardie </w:t>
      </w:r>
      <w:r w:rsidR="006F0BA2">
        <w:t>W</w:t>
      </w:r>
      <w:r w:rsidR="001C5D8A">
        <w:t>oodlands (</w:t>
      </w:r>
      <w:r w:rsidR="001C5D8A" w:rsidRPr="008533D7">
        <w:rPr>
          <w:highlight w:val="yellow"/>
        </w:rPr>
        <w:t>Olson et al.</w:t>
      </w:r>
      <w:r w:rsidR="00B847F4" w:rsidRPr="008533D7">
        <w:rPr>
          <w:highlight w:val="yellow"/>
        </w:rPr>
        <w:t>,</w:t>
      </w:r>
      <w:r w:rsidR="001C5D8A" w:rsidRPr="008533D7">
        <w:rPr>
          <w:highlight w:val="yellow"/>
        </w:rPr>
        <w:t xml:space="preserve"> 2001</w:t>
      </w:r>
      <w:r w:rsidR="001C5D8A">
        <w:t>) in order to match the current deli</w:t>
      </w:r>
      <w:r w:rsidR="006F0BA2">
        <w:t>mitation of the</w:t>
      </w:r>
      <w:r w:rsidR="001C5D8A">
        <w:t xml:space="preserve"> SWAFR </w:t>
      </w:r>
      <w:r w:rsidR="00184015">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plainTextFormattedCitation":"(Gioia &amp; Hopper, 2017; Hopper &amp; Gioia, 2004)","previouslyFormattedCitation":"(Gioia &amp; Hopper, 2017; Hopper &amp; Gioia, 2004)"},"properties":{"noteIndex":0},"schema":"https://github.com/citation-style-language/schema/raw/master/csl-citation.json"}</w:instrText>
      </w:r>
      <w:r w:rsidR="00184015">
        <w:fldChar w:fldCharType="separate"/>
      </w:r>
      <w:r w:rsidR="00B1341B" w:rsidRPr="00B1341B">
        <w:rPr>
          <w:noProof/>
        </w:rPr>
        <w:t>(Gioia &amp; Hopper, 2017; Hopper &amp; Gioia, 2004)</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the “</w:t>
      </w:r>
      <w:proofErr w:type="spellStart"/>
      <w:r w:rsidR="00166053">
        <w:t>taxize</w:t>
      </w:r>
      <w:proofErr w:type="spellEnd"/>
      <w:r w:rsidR="00166053">
        <w:t xml:space="preserv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in R (</w:t>
      </w:r>
      <w:r w:rsidR="003E3635" w:rsidRPr="00E87AB4">
        <w:rPr>
          <w:highlight w:val="yellow"/>
        </w:rPr>
        <w:t>ref</w:t>
      </w:r>
      <w:r w:rsidR="003E3635">
        <w:t>)</w:t>
      </w:r>
      <w:r w:rsidR="003E3635" w:rsidRPr="00166053">
        <w:t xml:space="preserve"> </w:t>
      </w:r>
      <w:r w:rsidR="00CE21A6">
        <w:t>(</w:t>
      </w:r>
      <w:r w:rsidR="00CE21A6" w:rsidRPr="002C20EB">
        <w:rPr>
          <w:highlight w:val="yellow"/>
        </w:rPr>
        <w:t>SI</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BE7107">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DE66AC">
        <w:t>8,578</w:t>
      </w:r>
      <w:r>
        <w:t xml:space="preserve"> and </w:t>
      </w:r>
      <w:r w:rsidR="00DE66AC">
        <w:t>6,558</w:t>
      </w:r>
      <w:r>
        <w:t>.</w:t>
      </w:r>
      <w:r w:rsidR="00841086">
        <w:t xml:space="preserve"> </w:t>
      </w:r>
      <w:commentRangeStart w:id="9"/>
      <w:r w:rsidR="00841086">
        <w:t>Note, we excluded occurrence data (and indeed environmental data, below) originating from coastal pixels at the 0.05</w:t>
      </w:r>
      <w:r w:rsidR="00841086">
        <w:rPr>
          <w:rFonts w:cstheme="majorBidi"/>
        </w:rPr>
        <w:t>° resolution.</w:t>
      </w:r>
      <w:commentRangeEnd w:id="9"/>
      <w:r w:rsidR="00540260">
        <w:rPr>
          <w:rStyle w:val="CommentReference"/>
          <w:rFonts w:ascii="Times New Roman" w:hAnsiTheme="minorHAnsi"/>
        </w:rPr>
        <w:commentReference w:id="9"/>
      </w:r>
    </w:p>
    <w:p w14:paraId="26664BCB" w14:textId="6BC681F2"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lastRenderedPageBreak/>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4C1745BF" w:rsidR="00FE0731" w:rsidRPr="00FE0731" w:rsidRDefault="00FB3BAF"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r>
            <w:rPr>
              <w:rFonts w:ascii="Cambria Math" w:eastAsiaTheme="minorEastAsia" w:hAnsi="Cambria Math"/>
            </w:rPr>
            <m:t xml:space="preserve"> </m:t>
          </m:r>
        </m:oMath>
      </m:oMathPara>
    </w:p>
    <w:p w14:paraId="5E14789F" w14:textId="3787E63B" w:rsidR="00FE0731" w:rsidRPr="00FE0731" w:rsidRDefault="00FB3BAF"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4E2476F9" w:rsidR="00DD2348" w:rsidRDefault="00970650" w:rsidP="008A4E97">
      <w:pPr>
        <w:pStyle w:val="Heading2"/>
        <w:spacing w:line="240" w:lineRule="auto"/>
      </w:pPr>
      <w:r>
        <w:t>2.2</w:t>
      </w:r>
      <w:r w:rsidR="00305C02">
        <w:t>:</w:t>
      </w:r>
      <w:r>
        <w:t xml:space="preserve"> </w:t>
      </w:r>
      <w:r w:rsidR="005F0FFB">
        <w:t>Comparing environmental heterogeneity</w:t>
      </w:r>
      <w:bookmarkEnd w:id="8"/>
    </w:p>
    <w:p w14:paraId="16702F9A" w14:textId="4E77BF4A"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 xml:space="preserve">(Table S1) </w:t>
      </w:r>
      <w:r w:rsidR="005F0FFB">
        <w:t>in the form of raster layers</w:t>
      </w:r>
      <w:r w:rsidR="00E37201">
        <w:t xml:space="preserve"> </w:t>
      </w:r>
      <w:r w:rsidR="00086052">
        <w:t xml:space="preserve">to </w:t>
      </w:r>
      <w:r w:rsidR="007612C7">
        <w:t>represent</w:t>
      </w:r>
      <w:r w:rsidR="00E25251">
        <w:t xml:space="preserve"> topographic (elevation), climatic (surface T, MAP, PDQ), edaphic (clay content, soil C, pH, CEC) and vegetational </w:t>
      </w:r>
      <w:r w:rsidR="00086052">
        <w:t xml:space="preserve">(NDVI) </w:t>
      </w:r>
      <w:r w:rsidR="00E25251">
        <w:t xml:space="preserve">gradients. </w:t>
      </w:r>
      <w:r w:rsidR="00086052">
        <w:t xml:space="preserve">As far as possible, these variables were selected to represent environmental axes which are </w:t>
      </w:r>
      <w:r w:rsidR="00086052" w:rsidRPr="00BE0660">
        <w:rPr>
          <w:highlight w:val="yellow"/>
        </w:rPr>
        <w:t>considered regionally important</w:t>
      </w:r>
      <w:r w:rsidR="004066C3" w:rsidRPr="00BE0660">
        <w:rPr>
          <w:highlight w:val="yellow"/>
        </w:rPr>
        <w:t xml:space="preserve"> and </w:t>
      </w:r>
      <w:r w:rsidR="0062793F">
        <w:rPr>
          <w:highlight w:val="yellow"/>
        </w:rPr>
        <w:t>i</w:t>
      </w:r>
      <w:r w:rsidR="004066C3" w:rsidRPr="00BE0660">
        <w:rPr>
          <w:highlight w:val="yellow"/>
        </w:rPr>
        <w:t>ndependent</w:t>
      </w:r>
      <w:r w:rsidR="00780F37">
        <w:t xml:space="preserve"> (see Figure S1–3)</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mediterranean-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w:t>
      </w:r>
      <w:proofErr w:type="spellStart"/>
      <w:r w:rsidR="005F0FFB">
        <w:t>rgdal</w:t>
      </w:r>
      <w:proofErr w:type="spellEnd"/>
      <w:r w:rsidR="005F0FFB">
        <w:t>”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4)</w:t>
      </w:r>
      <w:r w:rsidR="005F0FFB">
        <w:t>.</w:t>
      </w:r>
    </w:p>
    <w:p w14:paraId="043425BC" w14:textId="2EA7E361" w:rsidR="007E72DA" w:rsidRPr="00DE7007" w:rsidRDefault="00BE3A41" w:rsidP="00BE3A41">
      <w:pPr>
        <w:pStyle w:val="BodyText"/>
      </w:pPr>
      <w:r w:rsidRPr="000519A1">
        <w:lastRenderedPageBreak/>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w:t>
      </w:r>
      <w:proofErr w:type="spellStart"/>
      <w:r w:rsidR="000519A1">
        <w:t>canprot</w:t>
      </w:r>
      <w:proofErr w:type="spellEnd"/>
      <w:r w:rsidR="000519A1">
        <w: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10" w:name="environmental-heterogeneity-as-an-explan"/>
      <w:r>
        <w:t>2.3</w:t>
      </w:r>
      <w:r w:rsidR="0009179A">
        <w:t>:</w:t>
      </w:r>
      <w:r>
        <w:t xml:space="preserve"> </w:t>
      </w:r>
      <w:r w:rsidR="005F0FFB">
        <w:t>Environmental heterogeneity as an explanation of species richness</w:t>
      </w:r>
      <w:bookmarkEnd w:id="10"/>
    </w:p>
    <w:p w14:paraId="23BA1837" w14:textId="6F1F13DB" w:rsidR="002F092D" w:rsidRDefault="001E723F" w:rsidP="00DF0226">
      <w:pPr>
        <w:pStyle w:val="FirstParagraph"/>
        <w:rPr>
          <w:rFonts w:eastAsiaTheme="minorEastAsia"/>
        </w:rPr>
      </w:pPr>
      <w:r>
        <w:t>W</w:t>
      </w:r>
      <w:r w:rsidR="00FE3E67">
        <w:t>e used linear</w:t>
      </w:r>
      <w:r w:rsidR="00FE4E23">
        <w:t xml:space="preserve"> </w:t>
      </w:r>
      <w:r w:rsidR="00FE3E67">
        <w:t>models</w:t>
      </w:r>
      <w:r w:rsidR="00CD7A9B">
        <w:t xml:space="preserve">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p>
    <w:p w14:paraId="738597DF" w14:textId="30FEB7AD"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28E756C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 xml:space="preserve">model simplification was done using </w:t>
      </w:r>
      <w:r w:rsidR="0059394E" w:rsidRPr="0059394E">
        <w:t>reverse stepwise regression model selection</w:t>
      </w:r>
      <w:r w:rsidR="00520D38">
        <w:t xml:space="preserve"> (</w:t>
      </w:r>
      <w:r w:rsidR="00520D38" w:rsidRPr="00520D38">
        <w:rPr>
          <w:highlight w:val="yellow"/>
        </w:rPr>
        <w:t>ref</w:t>
      </w:r>
      <w:r w:rsidR="00520D38">
        <w:t>)</w:t>
      </w:r>
      <w:r w:rsidR="0059394E" w:rsidRPr="0059394E">
        <w:t xml:space="preserve">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7BF1585B"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Figure 3) and </w:t>
      </w:r>
      <w:r w:rsidR="00887059">
        <w:t xml:space="preserve">the </w:t>
      </w:r>
      <w:r w:rsidR="00DC385A">
        <w:t>multiple regression models (Figure 4)</w:t>
      </w:r>
      <w:r w:rsidR="00887059">
        <w:t>, at all three spatial scales,</w:t>
      </w:r>
      <w:r w:rsidR="00DC385A">
        <w:t xml:space="preserve"> </w:t>
      </w:r>
      <w:r w:rsidR="00887059">
        <w:t xml:space="preserve">to identify outlier points. For this </w:t>
      </w:r>
      <w:proofErr w:type="gramStart"/>
      <w:r w:rsidR="00887059">
        <w:t>purpose</w:t>
      </w:r>
      <w:proofErr w:type="gramEnd"/>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 We also used an </w:t>
      </w:r>
      <w:r w:rsidR="00887059" w:rsidRPr="00C47FAF">
        <w:rPr>
          <w:i/>
        </w:rPr>
        <w:t>F</w:t>
      </w:r>
      <w:r w:rsidR="00887059">
        <w:t xml:space="preserve">-test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commentRangeStart w:id="11"/>
      <w:r w:rsidR="00265947">
        <w:t>to assess</w:t>
      </w:r>
      <w:r w:rsidR="003D2B4F">
        <w:t xml:space="preserve"> whether the exceptional richness of hotspots is best explained by factors other than environmental heterogeneity</w:t>
      </w:r>
      <w:commentRangeEnd w:id="11"/>
      <w:r w:rsidR="00125C57">
        <w:rPr>
          <w:rStyle w:val="CommentReference"/>
          <w:rFonts w:ascii="Times New Roman" w:hAnsiTheme="minorHAnsi"/>
        </w:rPr>
        <w:commentReference w:id="11"/>
      </w:r>
      <w:r w:rsidR="003D2B4F">
        <w:t xml:space="preserve">, we </w:t>
      </w:r>
      <w:r w:rsidR="003D2B4F">
        <w:lastRenderedPageBreak/>
        <w:t>repeated the ANCOVA and multiple regression analyses with hotspots omitted, and compared the coefficients of determination.</w:t>
      </w:r>
    </w:p>
    <w:p w14:paraId="5B8B0085" w14:textId="716A78D0" w:rsidR="00D04776" w:rsidRDefault="00DD7307" w:rsidP="008A4E97">
      <w:pPr>
        <w:pStyle w:val="Heading1"/>
        <w:spacing w:line="240" w:lineRule="auto"/>
      </w:pPr>
      <w:bookmarkStart w:id="12" w:name="results"/>
      <w:r>
        <w:t>3</w:t>
      </w:r>
      <w:r w:rsidR="00E4661A">
        <w:t>:</w:t>
      </w:r>
      <w:r>
        <w:t xml:space="preserve"> </w:t>
      </w:r>
      <w:r w:rsidR="00D04776">
        <w:t>Results</w:t>
      </w:r>
      <w:bookmarkEnd w:id="12"/>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79012639" w:rsidR="002C32D6" w:rsidRPr="00604263" w:rsidRDefault="002C32D6" w:rsidP="002C32D6">
      <w:pPr>
        <w:pStyle w:val="FirstParagraph"/>
        <w:rPr>
          <w:i/>
        </w:rPr>
      </w:pPr>
      <w:r>
        <w:t xml:space="preserve">Vascular plant species richness varies spatially in both the GCFR and SWAFR, with both regions possessing a hotspot of exceptional richness (the </w:t>
      </w:r>
      <w:proofErr w:type="spellStart"/>
      <w:r>
        <w:t>Kogelberg</w:t>
      </w:r>
      <w:proofErr w:type="spellEnd"/>
      <w:r>
        <w:t xml:space="preserve"> Centre in the GCFR; Greater Perth in the SWAFR) and declining species richness towards its interior margin (Figure 5a, b). </w:t>
      </w:r>
      <w:r w:rsidRPr="00B332AF">
        <w:t>Comparison</w:t>
      </w:r>
      <w:r>
        <w:t>s</w:t>
      </w:r>
      <w:r w:rsidRPr="00B332AF">
        <w:t xml:space="preserve"> of species richness</w:t>
      </w:r>
      <w:r>
        <w:t xml:space="preserve"> between the regions</w:t>
      </w:r>
      <w:r w:rsidRPr="00B332AF">
        <w:t xml:space="preserve"> </w:t>
      </w:r>
      <w:r>
        <w:t>using two-sided Mann</w:t>
      </w:r>
      <w:r w:rsidRPr="000E5000">
        <w:t xml:space="preserve">-Whitney </w:t>
      </w:r>
      <w:r w:rsidRPr="000E5000">
        <w:rPr>
          <w:i/>
        </w:rPr>
        <w:t>U</w:t>
      </w:r>
      <w:r>
        <w:t xml:space="preserve"> </w:t>
      </w:r>
      <w:r w:rsidRPr="000E5000">
        <w:t>tests</w:t>
      </w:r>
      <w:r w:rsidRPr="00B332AF">
        <w:t xml:space="preserve"> </w:t>
      </w:r>
      <w:r>
        <w:t>reveal</w:t>
      </w:r>
      <w:r w:rsidRPr="00B332AF">
        <w:t xml:space="preserve"> </w:t>
      </w:r>
      <w:r>
        <w:t>that species</w:t>
      </w:r>
      <w:r w:rsidRPr="00B332AF">
        <w:t xml:space="preserve"> richness </w:t>
      </w:r>
      <w:r>
        <w:t xml:space="preserve">per </w:t>
      </w:r>
      <w:r w:rsidRPr="00604263">
        <w:t>unit area is similar at the QDS- (Figure 2</w:t>
      </w:r>
      <w:r w:rsidR="00604263" w:rsidRPr="00604263">
        <w:t>c</w:t>
      </w:r>
      <w:r w:rsidRPr="00604263">
        <w:t>;</w:t>
      </w:r>
      <w:r w:rsidRPr="00604263">
        <w:rPr>
          <w:i/>
        </w:rPr>
        <w:t xml:space="preserve"> P</w:t>
      </w:r>
      <w:r w:rsidRPr="00604263">
        <w:t xml:space="preserve"> = 0.402, </w:t>
      </w:r>
      <w:r w:rsidRPr="00604263">
        <w:rPr>
          <w:i/>
          <w:iCs/>
        </w:rPr>
        <w:t>CLES</w:t>
      </w:r>
      <w:r w:rsidRPr="00604263">
        <w:t xml:space="preserve"> = 0.516) and HDS-scales (Figure 2b;</w:t>
      </w:r>
      <w:r w:rsidRPr="00604263">
        <w:rPr>
          <w:i/>
        </w:rPr>
        <w:t xml:space="preserve"> P</w:t>
      </w:r>
      <w:r w:rsidRPr="00604263">
        <w:t xml:space="preserve"> = 0.275, </w:t>
      </w:r>
      <w:r w:rsidRPr="00604263">
        <w:rPr>
          <w:i/>
          <w:iCs/>
        </w:rPr>
        <w:t>CLES</w:t>
      </w:r>
      <w:r w:rsidRPr="00604263">
        <w:t xml:space="preserve"> = 0.542), but that the GCFR is significantly more species-rich than the SWAFR at the DS-scale (Figure </w:t>
      </w:r>
      <w:r w:rsidR="0057720E" w:rsidRPr="00604263">
        <w:t>2</w:t>
      </w:r>
      <w:r w:rsidR="00604263" w:rsidRPr="00604263">
        <w:t>a</w:t>
      </w:r>
      <w:r w:rsidRPr="00604263">
        <w:t>;</w:t>
      </w:r>
      <w:r w:rsidRPr="00604263">
        <w:rPr>
          <w:i/>
        </w:rPr>
        <w:t xml:space="preserve"> P</w:t>
      </w:r>
      <w:r w:rsidRPr="00604263">
        <w:t xml:space="preserve"> = 0.038, </w:t>
      </w:r>
      <w:r w:rsidRPr="00604263">
        <w:rPr>
          <w:i/>
        </w:rPr>
        <w:t>CLES</w:t>
      </w:r>
      <w:r w:rsidRPr="00604263">
        <w:t xml:space="preserve"> = 0.658).</w:t>
      </w:r>
    </w:p>
    <w:p w14:paraId="3BE0333B" w14:textId="1543D1C1" w:rsidR="002C32D6" w:rsidRPr="003F5B2B" w:rsidRDefault="002C32D6" w:rsidP="002C32D6">
      <w:pPr>
        <w:pStyle w:val="BodyText"/>
        <w:rPr>
          <w:i/>
        </w:rPr>
      </w:pPr>
      <w:r w:rsidRPr="00604263">
        <w:t xml:space="preserve">Partitioning </w:t>
      </w:r>
      <w:r w:rsidRPr="00604263">
        <w:rPr>
          <w:i/>
        </w:rPr>
        <w:t>S</w:t>
      </w:r>
      <w:r w:rsidRPr="00604263">
        <w:rPr>
          <w:vertAlign w:val="subscript"/>
        </w:rPr>
        <w:t>HDS</w:t>
      </w:r>
      <w:r w:rsidRPr="00604263">
        <w:t xml:space="preserve"> into its </w:t>
      </w:r>
      <w:r w:rsidRPr="00604263">
        <w:rPr>
          <w:rFonts w:cstheme="majorBidi"/>
          <w:i/>
        </w:rPr>
        <w:t>α</w:t>
      </w:r>
      <w:r w:rsidRPr="00604263">
        <w:t xml:space="preserve">- and </w:t>
      </w:r>
      <w:r w:rsidRPr="00604263">
        <w:rPr>
          <w:rFonts w:cstheme="majorBidi"/>
          <w:i/>
        </w:rPr>
        <w:t>β</w:t>
      </w:r>
      <w:r w:rsidRPr="00604263">
        <w:t>-components (</w:t>
      </w:r>
      <m:oMath>
        <m:bar>
          <m:barPr>
            <m:pos m:val="top"/>
            <m:ctrlPr>
              <w:rPr>
                <w:rFonts w:ascii="Cambria Math" w:hAnsi="Cambria Math"/>
              </w:rPr>
            </m:ctrlPr>
          </m:barPr>
          <m:e>
            <m:r>
              <w:rPr>
                <w:rFonts w:ascii="Cambria Math" w:hAnsi="Cambria Math"/>
              </w:rPr>
              <m:t>S</m:t>
            </m:r>
          </m:e>
        </m:bar>
      </m:oMath>
      <w:r w:rsidRPr="00604263">
        <w:rPr>
          <w:vertAlign w:val="subscript"/>
        </w:rPr>
        <w:t>QDS</w:t>
      </w:r>
      <w:r w:rsidRPr="00604263">
        <w:t xml:space="preserve"> and </w:t>
      </w:r>
      <w:r w:rsidRPr="00604263">
        <w:rPr>
          <w:i/>
        </w:rPr>
        <w:t>T</w:t>
      </w:r>
      <w:r w:rsidRPr="00604263">
        <w:rPr>
          <w:vertAlign w:val="subscript"/>
        </w:rPr>
        <w:t>QDS</w:t>
      </w:r>
      <w:r w:rsidRPr="00604263">
        <w:t xml:space="preserve"> respectively; Figure 2</w:t>
      </w:r>
      <w:r w:rsidR="00604263" w:rsidRPr="00604263">
        <w:t>g</w:t>
      </w:r>
      <w:r w:rsidRPr="00604263">
        <w:t xml:space="preserve">), we found that the proportional contribution of floristic turnover (i.e. </w:t>
      </w:r>
      <w:r w:rsidRPr="00604263">
        <w:rPr>
          <w:i/>
        </w:rPr>
        <w:t>T</w:t>
      </w:r>
      <w:r w:rsidRPr="00604263">
        <w:rPr>
          <w:vertAlign w:val="subscript"/>
        </w:rPr>
        <w:t>QDS</w:t>
      </w:r>
      <w:r w:rsidRPr="00604263">
        <w:t>/</w:t>
      </w:r>
      <w:r w:rsidRPr="00604263">
        <w:rPr>
          <w:i/>
        </w:rPr>
        <w:t>S</w:t>
      </w:r>
      <w:r w:rsidRPr="00604263">
        <w:rPr>
          <w:vertAlign w:val="subscript"/>
        </w:rPr>
        <w:t>HDS</w:t>
      </w:r>
      <w:r w:rsidRPr="00604263">
        <w:t>; Figure 2</w:t>
      </w:r>
      <w:r w:rsidR="00257D86">
        <w:t>e</w:t>
      </w:r>
      <w:r w:rsidRPr="00604263">
        <w:t xml:space="preserve">) is greater in the GCFR (0.64) than in the SWAFR (0.60) (two-sided Mann-Whitney </w:t>
      </w:r>
      <w:r w:rsidRPr="00604263">
        <w:rPr>
          <w:i/>
        </w:rPr>
        <w:t>U</w:t>
      </w:r>
      <w:r w:rsidRPr="00604263">
        <w:t xml:space="preserve"> test, </w:t>
      </w:r>
      <w:r w:rsidRPr="00604263">
        <w:rPr>
          <w:i/>
        </w:rPr>
        <w:t>P</w:t>
      </w:r>
      <w:r w:rsidRPr="00604263">
        <w:t xml:space="preserve"> &lt; 0.001; </w:t>
      </w:r>
      <w:r w:rsidRPr="00604263">
        <w:rPr>
          <w:i/>
          <w:iCs/>
        </w:rPr>
        <w:t>CLES</w:t>
      </w:r>
      <w:r w:rsidRPr="00604263">
        <w:t xml:space="preserve"> = 0.696). This is also the case at the DS-scale (Figure </w:t>
      </w:r>
      <w:r w:rsidR="003F2156">
        <w:t>2d</w:t>
      </w:r>
      <w:r w:rsidR="00FE217D" w:rsidRPr="00604263">
        <w:t xml:space="preserve">; </w:t>
      </w:r>
      <w:r w:rsidR="00CA131C" w:rsidRPr="00604263">
        <w:rPr>
          <w:i/>
        </w:rPr>
        <w:t>T</w:t>
      </w:r>
      <w:r w:rsidR="00CA131C" w:rsidRPr="00604263">
        <w:rPr>
          <w:vertAlign w:val="subscript"/>
        </w:rPr>
        <w:t>QDS</w:t>
      </w:r>
      <w:r w:rsidR="00CA131C" w:rsidRPr="00604263">
        <w:t>/</w:t>
      </w:r>
      <w:r w:rsidR="00CA131C" w:rsidRPr="00604263">
        <w:rPr>
          <w:i/>
        </w:rPr>
        <w:t>S</w:t>
      </w:r>
      <w:r w:rsidR="00CA131C" w:rsidRPr="00604263">
        <w:rPr>
          <w:vertAlign w:val="subscript"/>
        </w:rPr>
        <w:t>HDS</w:t>
      </w:r>
      <w:r w:rsidR="001A29B8">
        <w:t>,</w:t>
      </w:r>
      <w:r w:rsidR="00CA131C">
        <w:t xml:space="preserve"> </w:t>
      </w:r>
      <w:r>
        <w:t>GCFR:</w:t>
      </w:r>
      <w:r w:rsidR="00CA131C" w:rsidRPr="00CA131C">
        <w:rPr>
          <w:i/>
        </w:rPr>
        <w:t xml:space="preserve"> </w:t>
      </w:r>
      <w:r w:rsidRPr="009070DE">
        <w:t>0.55</w:t>
      </w:r>
      <w:r>
        <w:t xml:space="preserve">, SWAFR: </w:t>
      </w:r>
      <w:r w:rsidRPr="009070DE">
        <w:t>0.48</w:t>
      </w:r>
      <w:r>
        <w:t>; two-sided Mann</w:t>
      </w:r>
      <w:r w:rsidRPr="000E5000">
        <w:t xml:space="preserve">-Whitney </w:t>
      </w:r>
      <w:r w:rsidRPr="000E5000">
        <w:rPr>
          <w:i/>
        </w:rPr>
        <w:t>U</w:t>
      </w:r>
      <w:r>
        <w:t xml:space="preserve"> </w:t>
      </w:r>
      <w:r w:rsidRPr="000E5000">
        <w:t>test</w:t>
      </w:r>
      <w:r>
        <w:t xml:space="preserve">, </w:t>
      </w:r>
      <w:r w:rsidRPr="00C5501E">
        <w:rPr>
          <w:i/>
        </w:rPr>
        <w:t>P</w:t>
      </w:r>
      <w:r w:rsidRPr="00C5501E">
        <w:t xml:space="preserve"> = 0.001, </w:t>
      </w:r>
      <w:r w:rsidRPr="00C5501E">
        <w:rPr>
          <w:i/>
        </w:rPr>
        <w:t>CLES</w:t>
      </w:r>
      <w:r w:rsidRPr="00C5501E">
        <w:t xml:space="preserve"> = 0.741</w:t>
      </w:r>
      <w:r w:rsidRPr="00007E6B">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368DBE43" w:rsidR="00AD4DCC" w:rsidRDefault="00AD1230" w:rsidP="008A4E97">
      <w:pPr>
        <w:pStyle w:val="FirstParagraph"/>
      </w:pPr>
      <w:r>
        <w:t xml:space="preserve">With a few exceptions (MAP, NDVI and CEC at the DS-scale; Figure 1b, e, 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Fig</w:t>
      </w:r>
      <w:r w:rsidR="001640D1" w:rsidRPr="00916B93">
        <w:t>ure</w:t>
      </w:r>
      <w:r w:rsidR="0060601F" w:rsidRPr="00916B93">
        <w:t xml:space="preserve"> 1</w:t>
      </w:r>
      <w:r w:rsidR="00826383" w:rsidRPr="00916B93">
        <w:t>)</w:t>
      </w:r>
      <w:r w:rsidR="00A778BB" w:rsidRPr="00916B93">
        <w:t xml:space="preserve">. </w:t>
      </w:r>
      <w:r w:rsidR="00FA78DF" w:rsidRPr="00916B93">
        <w:t>The same was true for the major axis of heterogeneity described by PC1</w:t>
      </w:r>
      <w:r w:rsidR="00AF1477">
        <w:t xml:space="preserve"> (Figure </w:t>
      </w:r>
      <w:r w:rsidR="00EC0576">
        <w:t xml:space="preserve">1j; </w:t>
      </w:r>
      <w:r w:rsidR="00E32EE7">
        <w:t xml:space="preserve">Figure </w:t>
      </w:r>
      <w:r w:rsidR="00AF1477">
        <w:t>5c,</w:t>
      </w:r>
      <w:r w:rsidR="00E32EE7">
        <w:t xml:space="preserve"> </w:t>
      </w:r>
      <w:r w:rsidR="00AF1477">
        <w:t>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proofErr w:type="gramStart"/>
      <w:r w:rsidR="00EF0EC1">
        <w:t>general</w:t>
      </w:r>
      <w:proofErr w:type="gramEnd"/>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E67A7C" w:rsidRPr="009A6ABA">
        <w:rPr>
          <w:lang w:val="en-ZA"/>
        </w:rPr>
        <w:t>Figure 1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E67A7C" w:rsidRPr="009A6ABA">
        <w:rPr>
          <w:lang w:val="en-ZA"/>
        </w:rPr>
        <w:t>Figure 1f</w:t>
      </w:r>
      <w:r w:rsidR="00E67A7C" w:rsidRPr="009A6ABA">
        <w:t>–</w:t>
      </w:r>
      <w:proofErr w:type="spellStart"/>
      <w:r w:rsidR="000962CB">
        <w:t>i</w:t>
      </w:r>
      <w:proofErr w:type="spellEnd"/>
      <w:r w:rsidR="00E67A7C" w:rsidRPr="009A6ABA">
        <w:t>)</w:t>
      </w:r>
      <w:r w:rsidR="00F3440B">
        <w:rPr>
          <w:lang w:val="en-ZA"/>
        </w:rPr>
        <w:t>.</w:t>
      </w:r>
    </w:p>
    <w:p w14:paraId="5FF97D42" w14:textId="32DFEAD9"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Figure 1</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Figure 1e,</w:t>
      </w:r>
      <w:r>
        <w:t xml:space="preserve"> </w:t>
      </w:r>
      <w:r w:rsidR="00BF546E">
        <w:t xml:space="preserv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Figure 1</w:t>
      </w:r>
      <w:r w:rsidR="007755AC">
        <w:t>j</w:t>
      </w:r>
      <w:r w:rsidR="00633C2F">
        <w:t>)</w:t>
      </w:r>
      <w:r w:rsidR="000C5BB8">
        <w:t>.</w:t>
      </w:r>
    </w:p>
    <w:p w14:paraId="6A280C6C" w14:textId="3E44A148" w:rsidR="00D04776" w:rsidRPr="00FB7B57" w:rsidRDefault="00DD7307" w:rsidP="008A4E97">
      <w:pPr>
        <w:pStyle w:val="Heading2"/>
        <w:spacing w:line="240" w:lineRule="auto"/>
      </w:pPr>
      <w:r>
        <w:t>3.3</w:t>
      </w:r>
      <w:r w:rsidR="00F055C7">
        <w:t>:</w:t>
      </w:r>
      <w:r>
        <w:t xml:space="preserve"> </w:t>
      </w:r>
      <w:r w:rsidR="00D04776">
        <w:t>Environme</w:t>
      </w:r>
      <w:r w:rsidR="00D04776" w:rsidRPr="00FB7B57">
        <w:t>ntal heterogeneity as an explanation of species richness</w:t>
      </w:r>
    </w:p>
    <w:p w14:paraId="13E7AA58" w14:textId="5351E3EE" w:rsidR="009B180C" w:rsidRPr="00C47FAF" w:rsidRDefault="006B7A26">
      <w:pPr>
        <w:pStyle w:val="FirstParagraph"/>
        <w:rPr>
          <w:rFonts w:eastAsiaTheme="minorEastAsia" w:cstheme="majorBidi"/>
        </w:rPr>
      </w:pPr>
      <w:r>
        <w:t xml:space="preserve">The </w:t>
      </w:r>
      <w:r w:rsidR="00F554DF">
        <w:t xml:space="preserve">ANCOVA </w:t>
      </w:r>
      <w:r w:rsidR="002C7612">
        <w:t>results show</w:t>
      </w:r>
      <w:r w:rsidR="00F554DF">
        <w:t xml:space="preserve"> that </w:t>
      </w:r>
      <w:r w:rsidR="00F554DF">
        <w:rPr>
          <w:rFonts w:eastAsiaTheme="minorEastAsia"/>
        </w:rPr>
        <w:t xml:space="preserve">h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w:t>
      </w:r>
      <w:proofErr w:type="spellStart"/>
      <w:r w:rsidR="00A23494">
        <w:rPr>
          <w:rFonts w:eastAsiaTheme="minorEastAsia"/>
        </w:rPr>
        <w:t>favoured</w:t>
      </w:r>
      <w:proofErr w:type="spellEnd"/>
      <w:r w:rsidR="00A23494">
        <w:rPr>
          <w:rFonts w:eastAsiaTheme="minorEastAsia"/>
        </w:rPr>
        <w:t xml:space="preserve">: </w:t>
      </w:r>
      <w:r w:rsidR="00983D13">
        <w:rPr>
          <w:rFonts w:eastAsiaTheme="minorEastAsia"/>
        </w:rPr>
        <w:t>Table 2b, c; Figure 3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w:t>
      </w:r>
      <w:proofErr w:type="spellStart"/>
      <w:r w:rsidR="00D874F0">
        <w:rPr>
          <w:rFonts w:eastAsiaTheme="minorEastAsia" w:cstheme="majorBidi"/>
        </w:rPr>
        <w:t>favoured</w:t>
      </w:r>
      <w:proofErr w:type="spellEnd"/>
      <w:r w:rsidR="00D874F0">
        <w:rPr>
          <w:rFonts w:eastAsiaTheme="minorEastAsia" w:cstheme="majorBidi"/>
        </w:rPr>
        <w:t xml:space="preserve">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2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w:t>
      </w:r>
      <w:r w:rsidR="001A7D58">
        <w:rPr>
          <w:rFonts w:eastAsiaTheme="minorEastAsia" w:cstheme="majorBidi"/>
        </w:rPr>
        <w:lastRenderedPageBreak/>
        <w:t>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r w:rsidR="001A7D58" w:rsidRPr="0087034A">
        <w:rPr>
          <w:i/>
          <w:iCs/>
        </w:rPr>
        <w:t>SD</w:t>
      </w:r>
      <w:r w:rsidR="00827247">
        <w:rPr>
          <w:iCs/>
          <w:vertAlign w:val="subscript"/>
        </w:rPr>
        <w:t>GCFR</w:t>
      </w:r>
      <w:r w:rsidR="001A7D58">
        <w:t xml:space="preserve"> = </w:t>
      </w:r>
      <w:r w:rsidR="00827247">
        <w:t>335</w:t>
      </w:r>
      <w:r w:rsidR="001A7D58" w:rsidRPr="0087034A">
        <w:t>.</w:t>
      </w:r>
      <w:r w:rsidR="00827247">
        <w:t xml:space="preserve">2; </w:t>
      </w:r>
      <w:r w:rsidR="00827247" w:rsidRPr="0087034A">
        <w:rPr>
          <w:i/>
          <w:iCs/>
        </w:rPr>
        <w:t>SD</w:t>
      </w:r>
      <w:r w:rsidR="00827247">
        <w:rPr>
          <w:iCs/>
          <w:vertAlign w:val="subscript"/>
        </w:rPr>
        <w:t>SWAFR</w:t>
      </w:r>
      <w:r w:rsidR="00827247">
        <w:t xml:space="preserve"> = 247.4</w:t>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r w:rsidR="00B2312C" w:rsidRPr="00807C54">
        <w:rPr>
          <w:rFonts w:eastAsiaTheme="minorEastAsia" w:cstheme="majorBidi"/>
          <w:highlight w:val="yellow"/>
        </w:rPr>
        <w:t xml:space="preserve">see also Figure </w:t>
      </w:r>
      <w:r w:rsidR="00CE206A">
        <w:rPr>
          <w:rFonts w:eastAsiaTheme="minorEastAsia" w:cstheme="majorBidi"/>
          <w:highlight w:val="yellow"/>
        </w:rPr>
        <w:t>3a</w:t>
      </w:r>
      <w:commentRangeStart w:id="13"/>
      <w:commentRangeEnd w:id="13"/>
      <w:r w:rsidR="00B2312C">
        <w:rPr>
          <w:rFonts w:eastAsiaTheme="minorEastAsia" w:cstheme="majorBidi"/>
        </w:rPr>
        <w:t>)</w:t>
      </w:r>
      <w:r w:rsidR="001A7D58">
        <w:rPr>
          <w:rFonts w:eastAsiaTheme="minorEastAsia" w:cstheme="majorBidi"/>
        </w:rPr>
        <w:t>.</w:t>
      </w:r>
    </w:p>
    <w:p w14:paraId="6B93ECCA" w14:textId="4A934683" w:rsidR="00FC1C62" w:rsidRDefault="00B930DF">
      <w:pPr>
        <w:pStyle w:val="FirstParagraph"/>
      </w:pPr>
      <w:r>
        <w:t xml:space="preserve">With the exception of pH at all spatial scales and elevation at the DS-scale, the partial </w:t>
      </w:r>
      <w:r w:rsidR="0064694B">
        <w:t xml:space="preserve">main </w:t>
      </w:r>
      <w:r>
        <w:t xml:space="preserve">effects of all heterogeneity predictors retained in the optimal multiple regression models </w:t>
      </w:r>
      <w:r w:rsidR="00350FE5">
        <w:t>a</w:t>
      </w:r>
      <w:r>
        <w:t>re consistently positive</w:t>
      </w:r>
      <w:r w:rsidR="00350FE5">
        <w:t xml:space="preserve">, </w:t>
      </w:r>
      <w:r w:rsidR="0064694B">
        <w:t>corroborating the</w:t>
      </w:r>
      <w:r w:rsidR="00350FE5">
        <w:t xml:space="preserve"> generally </w:t>
      </w:r>
      <w:r w:rsidR="0090296A">
        <w:t>positive</w:t>
      </w:r>
      <w:r w:rsidR="00350FE5">
        <w:t xml:space="preserve"> influence of heterogeneity on species richness</w:t>
      </w:r>
      <w:r w:rsidR="00684D2A">
        <w:t xml:space="preserve"> (Figure 4)</w:t>
      </w:r>
      <w:r w:rsidR="00350FE5">
        <w:t xml:space="preserve">. </w:t>
      </w:r>
      <w:r w:rsidR="00273B1A" w:rsidRPr="00273B1A">
        <w:rPr>
          <w:highlight w:val="yellow"/>
        </w:rPr>
        <w:t xml:space="preserve">[…] </w:t>
      </w:r>
      <w:r w:rsidR="0032574D" w:rsidRPr="00273B1A">
        <w:rPr>
          <w:highlight w:val="yellow"/>
        </w:rPr>
        <w:t>MAP which has the greatest explanatory power in all models (</w:t>
      </w:r>
      <w:r w:rsidR="00D17FCB" w:rsidRPr="00273B1A">
        <w:rPr>
          <w:highlight w:val="yellow"/>
        </w:rPr>
        <w:t>Table S2</w:t>
      </w:r>
      <w:r w:rsidR="0032574D" w:rsidRPr="00273B1A">
        <w:rPr>
          <w:highlight w:val="yellow"/>
        </w:rPr>
        <w:t>)</w:t>
      </w:r>
      <w:r w:rsidR="00350FE5" w:rsidRPr="00273B1A">
        <w:rPr>
          <w:highlight w:val="yellow"/>
        </w:rPr>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Fig</w:t>
      </w:r>
      <w:r w:rsidR="00CA688A">
        <w:t>ure 4)</w:t>
      </w:r>
      <w:r w:rsidR="00473F34">
        <w:t>. However,</w:t>
      </w:r>
      <w:r w:rsidR="003E77D9">
        <w:t xml:space="preserve"> the coefficients associated with the significant interaction terms are small in </w:t>
      </w:r>
      <w:r w:rsidR="00473F34">
        <w:t>magnitude</w:t>
      </w:r>
      <w:r w:rsidR="003E77D9">
        <w:t xml:space="preserve"> at </w:t>
      </w:r>
      <w:r w:rsidR="00473F34">
        <w:t xml:space="preserve">both </w:t>
      </w:r>
      <w:r w:rsidR="003E77D9">
        <w:t>the QDS- (54.2 to 65.8) and HDS-scale</w:t>
      </w:r>
      <w:r w:rsidR="0032574D">
        <w:t>s</w:t>
      </w:r>
      <w:r w:rsidR="003E77D9">
        <w:t xml:space="preserve"> (200.8, 210.8)</w:t>
      </w:r>
      <w:r w:rsidR="00EB3F26">
        <w:t>,</w:t>
      </w:r>
      <w:r w:rsidR="003E77D9">
        <w:t xml:space="preserve"> relative to the spread of residual species richness within each region (QDS: </w:t>
      </w:r>
      <w:r w:rsidR="003E77D9" w:rsidRPr="0087034A">
        <w:rPr>
          <w:i/>
          <w:iCs/>
        </w:rPr>
        <w:t>SD</w:t>
      </w:r>
      <w:r w:rsidR="003E77D9">
        <w:rPr>
          <w:iCs/>
          <w:vertAlign w:val="subscript"/>
        </w:rPr>
        <w:t>GCFR</w:t>
      </w:r>
      <w:r w:rsidR="003E77D9">
        <w:t xml:space="preserve"> = 315.5; </w:t>
      </w:r>
      <w:r w:rsidR="003E77D9" w:rsidRPr="0087034A">
        <w:rPr>
          <w:i/>
          <w:iCs/>
        </w:rPr>
        <w:t>SD</w:t>
      </w:r>
      <w:r w:rsidR="003E77D9">
        <w:rPr>
          <w:iCs/>
          <w:vertAlign w:val="subscript"/>
        </w:rPr>
        <w:t>SWAFR</w:t>
      </w:r>
      <w:r w:rsidR="003E77D9">
        <w:t xml:space="preserve"> = 230.1; HDS: </w:t>
      </w:r>
      <w:r w:rsidR="003E77D9" w:rsidRPr="0087034A">
        <w:rPr>
          <w:i/>
          <w:iCs/>
        </w:rPr>
        <w:t>SD</w:t>
      </w:r>
      <w:r w:rsidR="003E77D9">
        <w:rPr>
          <w:iCs/>
          <w:vertAlign w:val="subscript"/>
        </w:rPr>
        <w:t>GCFR</w:t>
      </w:r>
      <w:r w:rsidR="003E77D9">
        <w:t xml:space="preserve"> =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473F34">
        <w:t>coefficients are</w:t>
      </w:r>
      <w:r w:rsidR="0032574D">
        <w:t xml:space="preserve"> </w:t>
      </w:r>
      <w:r w:rsidR="00C96F57">
        <w:t>large (500.0 to 1622.9) relative to the spread of residual species richness within each region (</w:t>
      </w:r>
      <w:r w:rsidR="00C96F57" w:rsidRPr="0087034A">
        <w:rPr>
          <w:i/>
          <w:iCs/>
        </w:rPr>
        <w:t>SD</w:t>
      </w:r>
      <w:r w:rsidR="00C96F57">
        <w:rPr>
          <w:iCs/>
          <w:vertAlign w:val="subscript"/>
        </w:rPr>
        <w:t>GCFR</w:t>
      </w:r>
      <w:r w:rsidR="00C96F57">
        <w:t xml:space="preserve"> = 638.4; </w:t>
      </w:r>
      <w:r w:rsidR="00C96F57" w:rsidRPr="0087034A">
        <w:rPr>
          <w:i/>
          <w:iCs/>
        </w:rPr>
        <w:t>SD</w:t>
      </w:r>
      <w:r w:rsidR="00C96F57">
        <w:rPr>
          <w:iCs/>
          <w:vertAlign w:val="subscript"/>
        </w:rPr>
        <w:t>SWAFR</w:t>
      </w:r>
      <w:r w:rsidR="00C96F57">
        <w:t xml:space="preserve"> = 353.9)</w:t>
      </w:r>
      <w:r w:rsidR="0032574D">
        <w:t xml:space="preserve">. </w:t>
      </w:r>
      <w:r w:rsidR="00C96F57">
        <w:t xml:space="preserve">Where the </w:t>
      </w:r>
      <w:r w:rsidR="00230147">
        <w:t xml:space="preserve">significant </w:t>
      </w:r>
      <w:r w:rsidR="00C96F57">
        <w:t>negative coefficients</w:t>
      </w:r>
      <w:r w:rsidR="00230147">
        <w:t xml:space="preserve"> associated with</w:t>
      </w:r>
      <w:r w:rsidR="00C96F57">
        <w:t xml:space="preserve"> surface T and clay heterogeneity </w:t>
      </w:r>
      <w:r w:rsidR="00230147">
        <w:t xml:space="preserve">imply that these variables </w:t>
      </w:r>
      <w:r w:rsidR="00C96F57">
        <w:t xml:space="preserve">exert a greater positive influence on species richness in the GCFR </w:t>
      </w:r>
      <w:r w:rsidR="00230147">
        <w:t>than</w:t>
      </w:r>
      <w:r w:rsidR="00C96F57">
        <w:t xml:space="preserve"> in the SWAFR, the positive coefficients </w:t>
      </w:r>
      <w:r w:rsidR="00230147">
        <w:t>associated with elevation and pH</w:t>
      </w:r>
      <w:r w:rsidR="00FC1C62">
        <w:t xml:space="preserve"> heterogeneity</w:t>
      </w:r>
      <w:r w:rsidR="00230147">
        <w:t xml:space="preserve"> have the effect of cancelling (in the SWAFR) the main effects of these variables. </w:t>
      </w:r>
    </w:p>
    <w:p w14:paraId="2C47BF37" w14:textId="32F5307F" w:rsidR="00350FE5" w:rsidRDefault="00E81245">
      <w:pPr>
        <w:pStyle w:val="FirstParagraph"/>
      </w:pPr>
      <w:r>
        <w:t>That the coefficients of determi</w:t>
      </w:r>
      <w:r w:rsidR="006F4CB8">
        <w:t>nation associated with the opti</w:t>
      </w:r>
      <w:r>
        <w:t>mum regression models</w:t>
      </w:r>
      <w:r w:rsidR="006F4CB8">
        <w:t xml:space="preserve"> (Figure 4</w:t>
      </w:r>
      <w:r w:rsidR="00BA3932">
        <w:t xml:space="preserve">: </w:t>
      </w:r>
      <w:r w:rsidR="00BA3932" w:rsidRPr="00095788">
        <w:rPr>
          <w:i/>
          <w:iCs/>
        </w:rPr>
        <w:t>R</w:t>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Figure 3</w:t>
      </w:r>
      <w:r w:rsidR="00BA3932">
        <w:t xml:space="preserve">: </w:t>
      </w:r>
      <w:r w:rsidR="00BA3932" w:rsidRPr="00095788">
        <w:rPr>
          <w:i/>
          <w:iCs/>
        </w:rPr>
        <w:t>R</w:t>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46CBE008" w:rsidR="00D06C06" w:rsidRDefault="00390A5D" w:rsidP="00C47FA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B4B9F" w:rsidRPr="005D74C8">
        <w:t>Figure 5</w:t>
      </w:r>
      <w:r w:rsidR="005D74C8" w:rsidRPr="005D74C8">
        <w:t>e–h</w:t>
      </w:r>
      <w:r w:rsidR="001B4B9F" w:rsidRPr="00514C5C">
        <w:t xml:space="preserve">; </w:t>
      </w:r>
      <w:r w:rsidR="004C30F1" w:rsidRPr="00514C5C">
        <w:t>S</w:t>
      </w:r>
      <w:r w:rsidR="00514C5C" w:rsidRPr="00514C5C">
        <w:t>5e–h; S6e–h</w:t>
      </w:r>
      <w:r w:rsidR="001B4B9F" w:rsidRPr="00514C5C">
        <w:t>)</w:t>
      </w:r>
      <w:r w:rsidR="006B7A26" w:rsidRPr="00514C5C">
        <w:t>.</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7D7372">
        <w:t xml:space="preserve"> (Figure S8,9)</w:t>
      </w:r>
      <w:r w:rsidR="00C64450">
        <w:t xml:space="preserve">. At the QDS-scale, for example, GCFR outliers </w:t>
      </w:r>
      <w:r w:rsidR="00123A7A">
        <w:t>a</w:t>
      </w:r>
      <w:r w:rsidR="00C64450">
        <w:t xml:space="preserve">re concentrated in the </w:t>
      </w:r>
      <w:proofErr w:type="spellStart"/>
      <w:r w:rsidR="00C64450">
        <w:t>Kogelberg</w:t>
      </w:r>
      <w:proofErr w:type="spellEnd"/>
      <w:r w:rsidR="00C64450">
        <w:t>-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w:t>
      </w:r>
      <w:proofErr w:type="spellStart"/>
      <w:r w:rsidR="00C64450">
        <w:t>Lesueur</w:t>
      </w:r>
      <w:proofErr w:type="spellEnd"/>
      <w:r w:rsidR="00C64450">
        <w:t xml:space="preserve">, Perth, Stirling-Albany and Fitzgerald River </w:t>
      </w:r>
      <w:r w:rsidR="0028496B">
        <w:t>area</w:t>
      </w:r>
      <w:r w:rsidR="00C64450">
        <w:t>s.</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i.e. the</w:t>
      </w:r>
      <w:r w:rsidR="006B0D68">
        <w:t xml:space="preserve"> </w:t>
      </w:r>
      <w:proofErr w:type="spellStart"/>
      <w:r w:rsidR="006B0D68">
        <w:t>Kogelberg</w:t>
      </w:r>
      <w:proofErr w:type="spellEnd"/>
      <w:r w:rsidR="006B0D68">
        <w:t>-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ANCOVA and multiple regression</w:t>
      </w:r>
      <w:r w:rsidR="00301369">
        <w:t>s</w:t>
      </w:r>
      <w:r w:rsidR="003047D0">
        <w:t xml:space="preserve"> 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664EED">
        <w:t xml:space="preserve"> (</w:t>
      </w:r>
      <w:r w:rsidR="008374CE" w:rsidRPr="008374CE">
        <w:rPr>
          <w:highlight w:val="yellow"/>
        </w:rPr>
        <w:t>SI</w:t>
      </w:r>
      <w:r w:rsidR="00664EED">
        <w:t>)</w:t>
      </w:r>
      <w:r w:rsidR="003047D0">
        <w:t>.</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5C1D97A0" w:rsidR="001E1442" w:rsidRDefault="006A4B08" w:rsidP="002C20EB">
      <w:pPr>
        <w:pStyle w:val="BodyText"/>
        <w:tabs>
          <w:tab w:val="left" w:pos="6189"/>
        </w:tabs>
      </w:pPr>
      <w:bookmarkStart w:id="14" w:name="tables"/>
      <w:r>
        <w:t>Consistent with a recent meta-analysis identifying environmental heterogeneity as a universal driver of species richness</w:t>
      </w:r>
      <w:r w:rsidR="00925DAC">
        <w:t xml:space="preserve"> (Stein et al. 2014)</w:t>
      </w:r>
      <w:r>
        <w:t xml:space="preserve">, </w:t>
      </w:r>
      <w:r w:rsidR="00186541">
        <w:t>we found</w:t>
      </w:r>
      <w:r w:rsidR="00925DAC">
        <w:t xml:space="preserve"> heterogeneity to have a consistently positive influence on species richness in the GCFR and SWAFR.</w:t>
      </w:r>
      <w:r w:rsidR="003A63A6">
        <w:t xml:space="preserve"> </w:t>
      </w:r>
      <w:r w:rsidR="006435FF">
        <w:t xml:space="preserve">Except for the </w:t>
      </w:r>
      <w:r w:rsidR="00A2083E">
        <w:t xml:space="preserve">partial </w:t>
      </w:r>
      <w:r w:rsidR="007A7C1E">
        <w:t>coefficient</w:t>
      </w:r>
      <w:r w:rsidR="006435FF">
        <w:t>s of pH and elevation</w:t>
      </w:r>
      <w:r w:rsidR="00D839BD" w:rsidRPr="00D839BD">
        <w:t xml:space="preserve"> </w:t>
      </w:r>
      <w:r w:rsidR="00D839BD">
        <w:t>in the multiple regressions</w:t>
      </w:r>
      <w:r w:rsidR="006435FF">
        <w:t xml:space="preserve">, </w:t>
      </w:r>
      <w:commentRangeStart w:id="15"/>
      <w:r w:rsidR="006435FF">
        <w:t xml:space="preserve">which </w:t>
      </w:r>
      <w:r w:rsidR="00DB42AF">
        <w:t>a</w:t>
      </w:r>
      <w:r w:rsidR="006435FF">
        <w:t>re negative on account of their collinearity with other variables</w:t>
      </w:r>
      <w:commentRangeEnd w:id="15"/>
      <w:r w:rsidR="008D0795">
        <w:rPr>
          <w:rStyle w:val="CommentReference"/>
          <w:rFonts w:ascii="Times New Roman" w:hAnsiTheme="minorHAnsi"/>
        </w:rPr>
        <w:commentReference w:id="15"/>
      </w:r>
      <w:r w:rsidR="006435FF">
        <w:t xml:space="preserve">, all </w:t>
      </w:r>
      <w:r w:rsidR="00186541">
        <w:t xml:space="preserve">significant </w:t>
      </w:r>
      <w:r w:rsidR="006435FF">
        <w:t xml:space="preserve">coefficients associated with environmental </w:t>
      </w:r>
      <w:r w:rsidR="006435FF">
        <w:lastRenderedPageBreak/>
        <w:t>heterogeneity</w:t>
      </w:r>
      <w:r w:rsidR="002376C5">
        <w:t xml:space="preserve"> terms</w:t>
      </w:r>
      <w:r w:rsidR="006435FF">
        <w:t xml:space="preserve"> in our </w:t>
      </w:r>
      <w:r w:rsidR="00186541">
        <w:t xml:space="preserve">ANCOVA and multiple regression </w:t>
      </w:r>
      <w:r w:rsidR="006435FF">
        <w:t xml:space="preserve">models </w:t>
      </w:r>
      <w:r w:rsidR="00DB42AF">
        <w:t>a</w:t>
      </w:r>
      <w:r w:rsidR="006435FF">
        <w:t>re positive.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proofErr w:type="spellStart"/>
      <w:r w:rsidR="007A7C1E">
        <w:t>Allouche</w:t>
      </w:r>
      <w:proofErr w:type="spellEnd"/>
      <w:r w:rsidR="007A7C1E">
        <w:t xml:space="preserve"> et al. 2012; </w:t>
      </w:r>
      <w:proofErr w:type="spellStart"/>
      <w:r w:rsidR="007A7C1E">
        <w:t>Carnicer</w:t>
      </w:r>
      <w:proofErr w:type="spellEnd"/>
      <w:r w:rsidR="007A7C1E">
        <w:t xml:space="preserve"> et al. 2013)</w:t>
      </w:r>
      <w:r w:rsidR="00004BFE">
        <w:t xml:space="preserve">. </w:t>
      </w:r>
      <w:r w:rsidR="002376C5">
        <w:t xml:space="preserve">Additionally, and </w:t>
      </w:r>
      <w:r w:rsidR="00670FB5">
        <w:t xml:space="preserve">also </w:t>
      </w:r>
      <w:r w:rsidR="00D13C71">
        <w:t>consistent with Stein et al. (2014),</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proofErr w:type="spellStart"/>
      <w:r w:rsidR="001F0A16">
        <w:t>Wuest</w:t>
      </w:r>
      <w:proofErr w:type="spellEnd"/>
      <w:r w:rsidR="001F0A16">
        <w:t xml:space="preserve"> et al. 2019), </w:t>
      </w:r>
      <w:r w:rsidR="00485517">
        <w:t>and so facilitate stronger heterogeneity-species richness relationships (</w:t>
      </w:r>
      <w:r w:rsidR="000F6938">
        <w:t>V</w:t>
      </w:r>
      <w:r w:rsidR="00485517">
        <w:t>an Rensburg et al. 2002)</w:t>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spatial scale of speciation (Stein et al. 2014)</w:t>
      </w:r>
      <w:r w:rsidR="00D839BD">
        <w:t xml:space="preserve">, </w:t>
      </w:r>
      <w:commentRangeStart w:id="16"/>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BE7B44">
        <w:t xml:space="preserve"> allopatric speci</w:t>
      </w:r>
      <w:r w:rsidR="00C85C59">
        <w:t>ation processes</w:t>
      </w:r>
      <w:r w:rsidR="00BE7B44">
        <w:t>.</w:t>
      </w:r>
      <w:commentRangeEnd w:id="16"/>
      <w:r w:rsidR="00A57067">
        <w:rPr>
          <w:rStyle w:val="CommentReference"/>
          <w:rFonts w:ascii="Times New Roman" w:hAnsiTheme="minorHAnsi"/>
        </w:rPr>
        <w:commentReference w:id="16"/>
      </w:r>
    </w:p>
    <w:p w14:paraId="3B792383" w14:textId="400E278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Cowling et al. (2015) 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 xml:space="preserve">In addition, the greater heterogeneity of the GCFR might facilitate denser species packing, through the provision of greater niche diversity, at a range of scales (refs).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 (Linder 2019).</w:t>
      </w:r>
    </w:p>
    <w:p w14:paraId="2B259CB7" w14:textId="4F031E4F"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FD7934">
        <w:t>Cramer et al. (2019),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F06213">
        <w:t>(</w:t>
      </w:r>
      <w:proofErr w:type="spellStart"/>
      <w:r w:rsidR="008D30F0">
        <w:t>Figueiredo</w:t>
      </w:r>
      <w:proofErr w:type="spellEnd"/>
      <w:r w:rsidR="008D30F0">
        <w:t xml:space="preserve"> et al. 2018</w:t>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120FD9">
        <w:t xml:space="preserve"> (Born and Linder 2019)</w:t>
      </w:r>
      <w:r w:rsidR="00164E10">
        <w:t>.</w:t>
      </w:r>
      <w:r w:rsidR="00996D75">
        <w:t xml:space="preserve"> The same may </w:t>
      </w:r>
      <w:r w:rsidR="00B31A36">
        <w:t xml:space="preserve">well </w:t>
      </w:r>
      <w:r w:rsidR="00996D75">
        <w:t>be true for the SWAFR flora where phylogenetically-</w:t>
      </w:r>
      <w:proofErr w:type="spellStart"/>
      <w:r w:rsidR="00996D75">
        <w:t>relictual</w:t>
      </w:r>
      <w:proofErr w:type="spellEnd"/>
      <w:r w:rsidR="00996D75">
        <w:t xml:space="preserve"> species typically inhabit waterlogged situations (Hopper and </w:t>
      </w:r>
      <w:proofErr w:type="spellStart"/>
      <w:r w:rsidR="00996D75">
        <w:t>Gioia</w:t>
      </w:r>
      <w:proofErr w:type="spellEnd"/>
      <w:r w:rsidR="00996D75">
        <w:t xml:space="preserve"> 2004).</w:t>
      </w:r>
    </w:p>
    <w:p w14:paraId="67982DFE" w14:textId="65FC132A" w:rsidR="00CF6AF3" w:rsidRDefault="00DE487A" w:rsidP="00E3070E">
      <w:pPr>
        <w:pStyle w:val="BodyText"/>
        <w:tabs>
          <w:tab w:val="left" w:pos="6189"/>
        </w:tabs>
      </w:pPr>
      <w:r>
        <w:lastRenderedPageBreak/>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873A2C">
        <w:t xml:space="preserve">Currie 1991; Hawkins et al. 2003; </w:t>
      </w:r>
      <w:proofErr w:type="spellStart"/>
      <w:r w:rsidR="00873A2C">
        <w:t>Kreft</w:t>
      </w:r>
      <w:proofErr w:type="spellEnd"/>
      <w:r w:rsidR="00873A2C">
        <w:t xml:space="preserve"> and </w:t>
      </w:r>
      <w:proofErr w:type="spellStart"/>
      <w:r w:rsidR="00873A2C">
        <w:t>Jetz</w:t>
      </w:r>
      <w:proofErr w:type="spellEnd"/>
      <w:r w:rsidR="00873A2C">
        <w:t xml:space="preserve"> 2008</w:t>
      </w:r>
      <w:r w:rsidR="0065333D">
        <w:t>)</w:t>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73A2C">
        <w:t>Cowling et al. (2017)</w:t>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t>The same appears to be true for the</w:t>
      </w:r>
      <w:r w:rsidR="00CF6AF3">
        <w:t xml:space="preserve"> SWAFR</w:t>
      </w:r>
      <w:r w:rsidR="004F2596">
        <w:t xml:space="preserve"> (</w:t>
      </w:r>
      <w:r w:rsidR="004F2596" w:rsidRPr="00CC1848">
        <w:rPr>
          <w:highlight w:val="yellow"/>
        </w:rPr>
        <w:t>ref***)</w:t>
      </w:r>
      <w:r w:rsidR="00CF6AF3" w:rsidRPr="00CC1848">
        <w:rPr>
          <w:highlight w:val="yellow"/>
        </w:rPr>
        <w:t>.</w:t>
      </w:r>
    </w:p>
    <w:p w14:paraId="0610530F" w14:textId="341713CC"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Gotelli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Colwell, 2001) or coverage-based rarefaction techniques (Chao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Jost, 2012) </w:t>
      </w:r>
      <w:r w:rsidR="00E823D6">
        <w:t xml:space="preserve">to correct for </w:t>
      </w:r>
      <w:r w:rsidR="002D35E5">
        <w:t xml:space="preserve">variable </w:t>
      </w:r>
      <w:r w:rsidR="00E823D6">
        <w:t>collection effort</w:t>
      </w:r>
      <w:r w:rsidR="002D35E5">
        <w:t xml:space="preserve"> (</w:t>
      </w:r>
      <w:r w:rsidR="00375621" w:rsidRPr="003C5ACF">
        <w:rPr>
          <w:rFonts w:ascii="Times New Roman" w:hAnsi="Times New Roman" w:cs="Times New Roman"/>
          <w:noProof/>
          <w:lang w:val="en-GB"/>
        </w:rPr>
        <w:t>Engemann et al., 2015</w:t>
      </w:r>
      <w:r w:rsidR="002D35E5">
        <w:t>)</w:t>
      </w:r>
      <w:r w:rsidR="00E823D6">
        <w:t xml:space="preserve">, </w:t>
      </w:r>
      <w:r w:rsidR="00B053CB">
        <w:t xml:space="preserve">the application of these approaches to systematically-biased collection data is </w:t>
      </w:r>
      <w:r w:rsidR="0092446E">
        <w:t xml:space="preserve">potentially </w:t>
      </w:r>
      <w:r w:rsidR="00B053CB">
        <w:t>problematic (</w:t>
      </w:r>
      <w:r w:rsidR="00B053CB" w:rsidRPr="00B64F53">
        <w:rPr>
          <w:highlight w:val="yellow"/>
        </w:rPr>
        <w:t>refs</w:t>
      </w:r>
      <w:r w:rsidR="00B053CB">
        <w:t>)</w:t>
      </w:r>
      <w:r w:rsidR="00375621">
        <w:t xml:space="preserve">. </w:t>
      </w:r>
      <w:r w:rsidR="00375621" w:rsidRPr="003C5ACF">
        <w:rPr>
          <w:rFonts w:ascii="Times New Roman" w:hAnsi="Times New Roman" w:cs="Times New Roman"/>
          <w:noProof/>
          <w:lang w:val="en-GB"/>
        </w:rPr>
        <w:t>These techniques, however, assume that the relationship between the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W</w:t>
      </w:r>
      <w:proofErr w:type="spellStart"/>
      <w:r w:rsidR="00E823D6">
        <w:t>e</w:t>
      </w:r>
      <w:proofErr w:type="spellEnd"/>
      <w:r w:rsidR="00E823D6">
        <w:t xml:space="preserv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Cramer and </w:t>
      </w:r>
      <w:proofErr w:type="spellStart"/>
      <w:r w:rsidR="002D35E5">
        <w:t>Verboom</w:t>
      </w:r>
      <w:proofErr w:type="spellEnd"/>
      <w:r w:rsidR="00D6081B">
        <w:t>,</w:t>
      </w:r>
      <w:r w:rsidR="002D35E5">
        <w:t xml:space="preserve"> </w:t>
      </w:r>
      <w:commentRangeStart w:id="17"/>
      <w:r w:rsidR="002D35E5">
        <w:t>2017</w:t>
      </w:r>
      <w:commentRangeEnd w:id="17"/>
      <w:r w:rsidR="00AD171B">
        <w:rPr>
          <w:rStyle w:val="CommentReference"/>
          <w:rFonts w:ascii="Times New Roman" w:hAnsiTheme="minorHAnsi"/>
        </w:rPr>
        <w:commentReference w:id="17"/>
      </w:r>
      <w:r w:rsidR="002D35E5">
        <w:t>).</w:t>
      </w:r>
      <w:r w:rsidR="00375621">
        <w:t xml:space="preserve"> </w:t>
      </w:r>
      <w:r w:rsidR="002F32A1">
        <w:rPr>
          <w:rFonts w:ascii="Times New Roman" w:hAnsi="Times New Roman" w:cs="Times New Roman"/>
          <w:lang w:val="en-GB"/>
        </w:rPr>
        <w:t xml:space="preserve">Use of rarefaction may artificially inflate species richness 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2F32A1">
        <w:t xml:space="preserve">Cramer and </w:t>
      </w:r>
      <w:proofErr w:type="spellStart"/>
      <w:r w:rsidR="002F32A1">
        <w:t>Verboom</w:t>
      </w:r>
      <w:proofErr w:type="spellEnd"/>
      <w:r w:rsidR="002F32A1">
        <w:t xml:space="preserve"> (2017)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w:t>
      </w:r>
      <w:proofErr w:type="spellStart"/>
      <w:r w:rsidR="00375621">
        <w:t>atlassing</w:t>
      </w:r>
      <w:proofErr w:type="spellEnd"/>
      <w:r w:rsidR="00375621">
        <w:t xml:space="preserve">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 xml:space="preserve">; </w:t>
      </w:r>
      <w:proofErr w:type="spellStart"/>
      <w:r w:rsidR="00375621" w:rsidRPr="003C5ACF">
        <w:rPr>
          <w:rFonts w:ascii="Times New Roman" w:hAnsi="Times New Roman" w:cs="Times New Roman"/>
          <w:lang w:val="en-GB"/>
        </w:rPr>
        <w:t>Rebelo</w:t>
      </w:r>
      <w:proofErr w:type="spellEnd"/>
      <w:r w:rsidR="00375621" w:rsidRPr="003C5ACF">
        <w:rPr>
          <w:rFonts w:ascii="Times New Roman" w:hAnsi="Times New Roman" w:cs="Times New Roman"/>
          <w:lang w:val="en-GB"/>
        </w:rPr>
        <w:t>, 200</w:t>
      </w:r>
      <w:r w:rsidR="00375621">
        <w:rPr>
          <w:rFonts w:ascii="Times New Roman" w:hAnsi="Times New Roman" w:cs="Times New Roman"/>
          <w:lang w:val="en-GB"/>
        </w:rPr>
        <w:t>1</w:t>
      </w:r>
      <w:r w:rsidR="00375621" w:rsidRPr="003C5ACF">
        <w:rPr>
          <w:rFonts w:ascii="Times New Roman" w:hAnsi="Times New Roman" w:cs="Times New Roman"/>
          <w:lang w:val="en-GB"/>
        </w:rPr>
        <w:t>)</w:t>
      </w:r>
      <w:r w:rsidR="002F32A1">
        <w:rPr>
          <w:rFonts w:ascii="Times New Roman" w:hAnsi="Times New Roman" w:cs="Times New Roman"/>
          <w:lang w:val="en-GB"/>
        </w:rPr>
        <w:t xml:space="preserve"> with low collecting bias (</w:t>
      </w:r>
      <w:proofErr w:type="spellStart"/>
      <w:r w:rsidR="002F32A1">
        <w:rPr>
          <w:rFonts w:ascii="Times New Roman" w:hAnsi="Times New Roman" w:cs="Times New Roman"/>
          <w:lang w:val="en-GB"/>
        </w:rPr>
        <w:t>Merow</w:t>
      </w:r>
      <w:proofErr w:type="spellEnd"/>
      <w:r w:rsidR="002F32A1">
        <w:rPr>
          <w:rFonts w:ascii="Times New Roman" w:hAnsi="Times New Roman" w:cs="Times New Roman"/>
          <w:lang w:val="en-GB"/>
        </w:rPr>
        <w:t xml:space="preserve"> et al 2013). </w:t>
      </w:r>
    </w:p>
    <w:p w14:paraId="73FD09B2" w14:textId="115A9687"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A6F1B">
        <w:t>But, beyond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cf. Oliver et al. 1983; </w:t>
      </w:r>
      <w:proofErr w:type="spellStart"/>
      <w:r w:rsidR="0092446E">
        <w:t>Gioia</w:t>
      </w:r>
      <w:proofErr w:type="spellEnd"/>
      <w:r w:rsidR="0092446E">
        <w:t xml:space="preserve"> and Hopper 2017)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Pr>
          <w:i/>
        </w:rPr>
        <w:t>sensu</w:t>
      </w:r>
      <w:proofErr w:type="spellEnd"/>
      <w:r w:rsidR="00422E7C">
        <w:t xml:space="preserve"> Goldblatt 1978),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Cowling and Lombard 2002; Cowling et al. 2017)</w:t>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 xml:space="preserve">identified correspond to </w:t>
      </w:r>
      <w:proofErr w:type="spellStart"/>
      <w:r w:rsidR="002E03CA">
        <w:t>centres</w:t>
      </w:r>
      <w:proofErr w:type="spellEnd"/>
      <w:r w:rsidR="002E03CA">
        <w:t xml:space="preserve">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proofErr w:type="spellStart"/>
      <w:r w:rsidR="00F600D2">
        <w:t>Kogelberg</w:t>
      </w:r>
      <w:proofErr w:type="spellEnd"/>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B1888">
        <w:t>(</w:t>
      </w:r>
      <w:proofErr w:type="spellStart"/>
      <w:r w:rsidR="00D279AB">
        <w:t>Wuest</w:t>
      </w:r>
      <w:proofErr w:type="spellEnd"/>
      <w:r w:rsidR="00D279AB">
        <w:t xml:space="preserve"> et al. 2019; Linder 2019).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Meadows and </w:t>
      </w:r>
      <w:proofErr w:type="spellStart"/>
      <w:r w:rsidR="008E7CC7">
        <w:t>Sugden</w:t>
      </w:r>
      <w:proofErr w:type="spellEnd"/>
      <w:r w:rsidR="008E7CC7">
        <w:t xml:space="preserve"> 1991, 1993; Meadows et al. 2010).</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Byrne and Hines 2004; Byrne 2008)</w:t>
      </w:r>
      <w:r w:rsidR="00865292">
        <w:t xml:space="preserve">, the </w:t>
      </w:r>
      <w:r w:rsidR="0084063D">
        <w:t>exact posi</w:t>
      </w:r>
      <w:r w:rsidR="005143E0">
        <w:t xml:space="preserve">tion of putative refugia </w:t>
      </w:r>
      <w:r w:rsidR="00A44F62">
        <w:t xml:space="preserve">in the </w:t>
      </w:r>
      <w:r w:rsidR="00A44F62">
        <w:lastRenderedPageBreak/>
        <w:t xml:space="preserve">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p>
    <w:p w14:paraId="1CF39377" w14:textId="4A61A21C"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 xml:space="preserve">persistence </w:t>
      </w:r>
      <w:r w:rsidR="00901D65">
        <w:t>(McLaughlin et al. (2017)</w:t>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Cowling and Lombard 2002; </w:t>
      </w:r>
      <w:proofErr w:type="spellStart"/>
      <w:r w:rsidR="006A1997">
        <w:t>Verboom</w:t>
      </w:r>
      <w:proofErr w:type="spellEnd"/>
      <w:r w:rsidR="006A1997">
        <w:t xml:space="preserve"> et al. 2014; Cowling et al. 2017),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 xml:space="preserve">towards the second interpretation, with the </w:t>
      </w:r>
      <w:proofErr w:type="spellStart"/>
      <w:r w:rsidR="003C7229">
        <w:t>Kogelberg</w:t>
      </w:r>
      <w:proofErr w:type="spellEnd"/>
      <w:r w:rsidR="003C7229">
        <w:t>-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Linder 2019),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proofErr w:type="spellStart"/>
      <w:r w:rsidR="00C250BB">
        <w:t>Slingsby</w:t>
      </w:r>
      <w:proofErr w:type="spellEnd"/>
      <w:r w:rsidR="00C250BB">
        <w:t xml:space="preserve"> et al. </w:t>
      </w:r>
      <w:commentRangeStart w:id="18"/>
      <w:r w:rsidR="00C250BB">
        <w:t>2018</w:t>
      </w:r>
      <w:commentRangeEnd w:id="18"/>
      <w:r w:rsidR="00D72F4D">
        <w:rPr>
          <w:rStyle w:val="CommentReference"/>
          <w:rFonts w:ascii="Times New Roman" w:hAnsiTheme="minorHAnsi"/>
        </w:rPr>
        <w:commentReference w:id="18"/>
      </w:r>
      <w:r w:rsidR="00C250BB">
        <w:t>)</w:t>
      </w:r>
      <w:r w:rsidR="003E5F41">
        <w:t>.</w:t>
      </w:r>
      <w:r w:rsidR="00461C06">
        <w:t xml:space="preserve"> The long-term integrity of groundwater-dependent terrestrial vegetation is similarly threatened by </w:t>
      </w:r>
      <w:r w:rsidR="00D51B17">
        <w:t>groundwater abstraction in the Perth area of the SWAFR (</w:t>
      </w:r>
      <w:proofErr w:type="spellStart"/>
      <w:r w:rsidR="00D51B17">
        <w:t>Froend</w:t>
      </w:r>
      <w:proofErr w:type="spellEnd"/>
      <w:r w:rsidR="00D51B17">
        <w:t xml:space="preserve"> and Sommer 2010; Barron et al. 2014).</w:t>
      </w:r>
    </w:p>
    <w:p w14:paraId="73EE69CB" w14:textId="16B0AF23"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 (</w:t>
      </w:r>
      <w:proofErr w:type="spellStart"/>
      <w:r w:rsidR="00AB7C3A">
        <w:rPr>
          <w:sz w:val="24"/>
          <w:szCs w:val="24"/>
        </w:rPr>
        <w:t>Kreft</w:t>
      </w:r>
      <w:proofErr w:type="spellEnd"/>
      <w:r w:rsidR="00AB7C3A">
        <w:rPr>
          <w:sz w:val="24"/>
          <w:szCs w:val="24"/>
        </w:rPr>
        <w:t xml:space="preserve"> and </w:t>
      </w:r>
      <w:proofErr w:type="spellStart"/>
      <w:r w:rsidR="00AB7C3A">
        <w:rPr>
          <w:sz w:val="24"/>
          <w:szCs w:val="24"/>
        </w:rPr>
        <w:t>Jetz</w:t>
      </w:r>
      <w:proofErr w:type="spellEnd"/>
      <w:r w:rsidR="00AB7C3A">
        <w:rPr>
          <w:sz w:val="24"/>
          <w:szCs w:val="24"/>
        </w:rPr>
        <w:t xml:space="preserve"> 2008),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711CBD">
        <w:rPr>
          <w:sz w:val="24"/>
          <w:szCs w:val="24"/>
        </w:rPr>
        <w:t>(</w:t>
      </w:r>
      <w:r w:rsidR="005C122F">
        <w:rPr>
          <w:sz w:val="24"/>
          <w:szCs w:val="24"/>
        </w:rPr>
        <w:t>Cowling et al. 2015)</w:t>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BE1C44">
        <w:rPr>
          <w:sz w:val="24"/>
          <w:szCs w:val="24"/>
        </w:rPr>
        <w:t>Thus, a</w:t>
      </w:r>
      <w:r w:rsidR="00FC3AFE">
        <w:rPr>
          <w:sz w:val="24"/>
          <w:szCs w:val="24"/>
        </w:rPr>
        <w:t xml:space="preserve">lthough the species richness-environmental heterogeneity relationship is punctuated by the existence of local hotspots, whose exceptional richness may be a consequence of historical factors and which may be important for species persistence in the face of climate chang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the two regions.</w:t>
      </w:r>
      <w:r w:rsidR="004B3DF5">
        <w:br w:type="page"/>
      </w:r>
    </w:p>
    <w:p w14:paraId="18D025C9" w14:textId="77777777" w:rsidR="00DD7CD4" w:rsidRDefault="00D04776">
      <w:pPr>
        <w:pStyle w:val="Heading1"/>
      </w:pPr>
      <w:r w:rsidRPr="008A4E97">
        <w:lastRenderedPageBreak/>
        <w:t>Tables</w:t>
      </w:r>
      <w:bookmarkEnd w:id="14"/>
    </w:p>
    <w:p w14:paraId="71033F34" w14:textId="08072B34" w:rsidR="00146F57" w:rsidRDefault="00D04776" w:rsidP="00FA753D">
      <w:r w:rsidRPr="00643806">
        <w:rPr>
          <w:b/>
        </w:rPr>
        <w:t>Table 2:</w:t>
      </w:r>
      <w:r w:rsidRPr="00FE718A">
        <w:t xml:space="preserve"> </w:t>
      </w:r>
      <w:r w:rsidR="00F75284">
        <w:t>Signs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C10BD">
        <w:trPr>
          <w:trHeight w:val="227"/>
        </w:trPr>
        <w:tc>
          <w:tcPr>
            <w:tcW w:w="1134" w:type="dxa"/>
            <w:tcBorders>
              <w:top w:val="single" w:sz="4" w:space="0" w:color="auto"/>
              <w:bottom w:val="single" w:sz="2" w:space="0" w:color="auto"/>
            </w:tcBorders>
            <w:vAlign w:val="bottom"/>
          </w:tcPr>
          <w:p w14:paraId="62EBEFA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C10BD">
        <w:trPr>
          <w:trHeight w:val="227"/>
        </w:trPr>
        <w:tc>
          <w:tcPr>
            <w:tcW w:w="1134" w:type="dxa"/>
            <w:tcBorders>
              <w:top w:val="single" w:sz="4" w:space="0" w:color="auto"/>
            </w:tcBorders>
          </w:tcPr>
          <w:p w14:paraId="7FDF71C7" w14:textId="65BB2C33"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33C511" w14:textId="0C98D100" w:rsidTr="009C10BD">
        <w:trPr>
          <w:trHeight w:val="227"/>
        </w:trPr>
        <w:tc>
          <w:tcPr>
            <w:tcW w:w="1134" w:type="dxa"/>
          </w:tcPr>
          <w:p w14:paraId="0FFC9D5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92D782F" w14:textId="5A93554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1B7B7E" w14:textId="759D253E" w:rsidTr="009C10BD">
        <w:trPr>
          <w:trHeight w:val="227"/>
        </w:trPr>
        <w:tc>
          <w:tcPr>
            <w:tcW w:w="1134" w:type="dxa"/>
          </w:tcPr>
          <w:p w14:paraId="521C1AF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1B43E820" w14:textId="1E144F7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3395C1A3" w14:textId="351C6C7E" w:rsidTr="009C10BD">
        <w:trPr>
          <w:trHeight w:val="227"/>
        </w:trPr>
        <w:tc>
          <w:tcPr>
            <w:tcW w:w="1134" w:type="dxa"/>
          </w:tcPr>
          <w:p w14:paraId="2E5D80C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750943" w:rsidRPr="00840830" w14:paraId="4503C606" w14:textId="6E6034DE" w:rsidTr="009C10BD">
        <w:trPr>
          <w:trHeight w:val="227"/>
        </w:trPr>
        <w:tc>
          <w:tcPr>
            <w:tcW w:w="1134" w:type="dxa"/>
          </w:tcPr>
          <w:p w14:paraId="13326302"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2061C68C" w14:textId="54BEE7D7" w:rsidTr="009C10BD">
        <w:trPr>
          <w:trHeight w:val="227"/>
        </w:trPr>
        <w:tc>
          <w:tcPr>
            <w:tcW w:w="1134" w:type="dxa"/>
          </w:tcPr>
          <w:p w14:paraId="3CD09BF6"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Pr>
          <w:p w14:paraId="29FC06A8" w14:textId="7C7FB2D9"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Pr>
          <w:p w14:paraId="3AD10EA1" w14:textId="42E0ECBD" w:rsidR="00750943" w:rsidRPr="00840830" w:rsidRDefault="00750943" w:rsidP="009C10BD">
            <w:pPr>
              <w:pStyle w:val="Compact"/>
              <w:spacing w:before="0" w:after="0"/>
              <w:rPr>
                <w:rFonts w:ascii="Times New Roman" w:hAnsi="Times New Roman" w:cs="Times New Roman"/>
                <w:sz w:val="22"/>
                <w:szCs w:val="22"/>
              </w:rPr>
            </w:pPr>
          </w:p>
        </w:tc>
      </w:tr>
      <w:tr w:rsidR="00D51F88" w:rsidRPr="00840830" w14:paraId="61021E01" w14:textId="012B0312" w:rsidTr="009C10BD">
        <w:trPr>
          <w:trHeight w:val="227"/>
        </w:trPr>
        <w:tc>
          <w:tcPr>
            <w:tcW w:w="1134" w:type="dxa"/>
          </w:tcPr>
          <w:p w14:paraId="620A9F7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4C951B7B" w14:textId="2457F4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6A216F13" w14:textId="37618B7B"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36C98A9B" w14:textId="1FAF2C2F" w:rsidTr="009C10BD">
        <w:trPr>
          <w:trHeight w:val="227"/>
        </w:trPr>
        <w:tc>
          <w:tcPr>
            <w:tcW w:w="1134" w:type="dxa"/>
          </w:tcPr>
          <w:p w14:paraId="2945E94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9C10BD">
            <w:pPr>
              <w:pStyle w:val="Compact"/>
              <w:spacing w:before="0" w:after="0"/>
              <w:rPr>
                <w:rFonts w:ascii="Times New Roman" w:hAnsi="Times New Roman" w:cs="Times New Roman"/>
                <w:sz w:val="22"/>
                <w:szCs w:val="22"/>
              </w:rPr>
            </w:pPr>
          </w:p>
        </w:tc>
      </w:tr>
      <w:tr w:rsidR="00750943" w:rsidRPr="00840830" w14:paraId="14F91A09" w14:textId="6911532D" w:rsidTr="009C10BD">
        <w:trPr>
          <w:trHeight w:val="227"/>
        </w:trPr>
        <w:tc>
          <w:tcPr>
            <w:tcW w:w="1134" w:type="dxa"/>
          </w:tcPr>
          <w:p w14:paraId="6CD7331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64E78183" w14:textId="1132F423" w:rsidTr="009C10BD">
        <w:trPr>
          <w:trHeight w:val="227"/>
        </w:trPr>
        <w:tc>
          <w:tcPr>
            <w:tcW w:w="1134" w:type="dxa"/>
            <w:tcBorders>
              <w:bottom w:val="single" w:sz="4" w:space="0" w:color="auto"/>
            </w:tcBorders>
          </w:tcPr>
          <w:p w14:paraId="336879F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9C10BD">
            <w:pPr>
              <w:pStyle w:val="Compact"/>
              <w:spacing w:before="0" w:after="0"/>
              <w:rPr>
                <w:rFonts w:ascii="Times New Roman" w:hAnsi="Times New Roman" w:cs="Times New Roman"/>
                <w:sz w:val="22"/>
                <w:szCs w:val="22"/>
              </w:rPr>
            </w:pPr>
          </w:p>
        </w:tc>
      </w:tr>
      <w:tr w:rsidR="00D15B52" w:rsidRPr="00840830" w14:paraId="1D077985" w14:textId="45FE03B9" w:rsidTr="009C10BD">
        <w:trPr>
          <w:trHeight w:val="227"/>
        </w:trPr>
        <w:tc>
          <w:tcPr>
            <w:tcW w:w="1134" w:type="dxa"/>
            <w:tcBorders>
              <w:top w:val="single" w:sz="4" w:space="0" w:color="auto"/>
            </w:tcBorders>
          </w:tcPr>
          <w:p w14:paraId="6E4CF490" w14:textId="041C0560"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B625CED" w14:textId="378D684F" w:rsidTr="009C10BD">
        <w:trPr>
          <w:trHeight w:val="227"/>
        </w:trPr>
        <w:tc>
          <w:tcPr>
            <w:tcW w:w="1134" w:type="dxa"/>
          </w:tcPr>
          <w:p w14:paraId="42CDAA3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670739E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1B45F2F2" w14:textId="5386239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6E7734B"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210E479" w14:textId="383EE0DC" w:rsidTr="009C10BD">
        <w:trPr>
          <w:trHeight w:val="227"/>
        </w:trPr>
        <w:tc>
          <w:tcPr>
            <w:tcW w:w="1134" w:type="dxa"/>
          </w:tcPr>
          <w:p w14:paraId="3793E1B1"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F4604DD"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7C3569A6" w14:textId="3E7985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5F451EE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7434E0C" w14:textId="79BE7819" w:rsidTr="009C10BD">
        <w:trPr>
          <w:trHeight w:val="227"/>
        </w:trPr>
        <w:tc>
          <w:tcPr>
            <w:tcW w:w="1134" w:type="dxa"/>
          </w:tcPr>
          <w:p w14:paraId="6D19E55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581718A"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ED70B5" w14:textId="2C1716B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B12598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7B21AD3" w14:textId="2A019963" w:rsidTr="009C10BD">
        <w:trPr>
          <w:trHeight w:val="227"/>
        </w:trPr>
        <w:tc>
          <w:tcPr>
            <w:tcW w:w="1134" w:type="dxa"/>
          </w:tcPr>
          <w:p w14:paraId="1C1616E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678542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4178FF" w14:textId="7361BE08"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A6642C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122B6F0E" w14:textId="601CC7FF" w:rsidTr="009C10BD">
        <w:trPr>
          <w:trHeight w:val="227"/>
        </w:trPr>
        <w:tc>
          <w:tcPr>
            <w:tcW w:w="1134" w:type="dxa"/>
          </w:tcPr>
          <w:p w14:paraId="76BBEAF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230F4A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4B272B26" w14:textId="2A2A68B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B317D9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ABA2A23" w14:textId="44AB0E26" w:rsidTr="009C10BD">
        <w:trPr>
          <w:trHeight w:val="227"/>
        </w:trPr>
        <w:tc>
          <w:tcPr>
            <w:tcW w:w="1134" w:type="dxa"/>
          </w:tcPr>
          <w:p w14:paraId="2750288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4930B078"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BEEC01C" w14:textId="55D3667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14AA5E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06A9E078" w14:textId="57CBE13E" w:rsidTr="009C10BD">
        <w:trPr>
          <w:trHeight w:val="227"/>
        </w:trPr>
        <w:tc>
          <w:tcPr>
            <w:tcW w:w="1134" w:type="dxa"/>
          </w:tcPr>
          <w:p w14:paraId="32EF69C4"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5B95102"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165742B" w14:textId="27ABA4C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38CDC44"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180B734" w14:textId="0DEB0741" w:rsidTr="009C10BD">
        <w:trPr>
          <w:trHeight w:val="227"/>
        </w:trPr>
        <w:tc>
          <w:tcPr>
            <w:tcW w:w="1134" w:type="dxa"/>
          </w:tcPr>
          <w:p w14:paraId="3E151716"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193508D6" w14:textId="735FFCA0" w:rsidTr="009C10BD">
        <w:trPr>
          <w:trHeight w:val="227"/>
        </w:trPr>
        <w:tc>
          <w:tcPr>
            <w:tcW w:w="1134" w:type="dxa"/>
            <w:tcBorders>
              <w:bottom w:val="single" w:sz="4" w:space="0" w:color="auto"/>
            </w:tcBorders>
          </w:tcPr>
          <w:p w14:paraId="72012CC4"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9C10BD">
            <w:pPr>
              <w:pStyle w:val="Compact"/>
              <w:spacing w:before="0" w:after="0"/>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9C10BD">
            <w:pPr>
              <w:pStyle w:val="Compact"/>
              <w:spacing w:before="0" w:after="0"/>
              <w:rPr>
                <w:rFonts w:ascii="Times New Roman" w:hAnsi="Times New Roman" w:cs="Times New Roman"/>
                <w:sz w:val="22"/>
                <w:szCs w:val="22"/>
              </w:rPr>
            </w:pPr>
          </w:p>
        </w:tc>
      </w:tr>
      <w:tr w:rsidR="00D15B52" w:rsidRPr="00840830" w14:paraId="732DC4E4" w14:textId="6B551E89" w:rsidTr="009C10BD">
        <w:trPr>
          <w:trHeight w:val="227"/>
        </w:trPr>
        <w:tc>
          <w:tcPr>
            <w:tcW w:w="1134" w:type="dxa"/>
          </w:tcPr>
          <w:p w14:paraId="45910090" w14:textId="1CD4D8BF"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3202EACA" w14:textId="6FA6D84D" w:rsidTr="009C10BD">
        <w:trPr>
          <w:trHeight w:val="227"/>
        </w:trPr>
        <w:tc>
          <w:tcPr>
            <w:tcW w:w="1134" w:type="dxa"/>
          </w:tcPr>
          <w:p w14:paraId="41C4392E" w14:textId="50CFE1DD"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FD269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62C4AF7" w14:textId="3E35B7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6EC4FD9A"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4D9F533" w14:textId="1641F210" w:rsidTr="009C10BD">
        <w:trPr>
          <w:trHeight w:val="227"/>
        </w:trPr>
        <w:tc>
          <w:tcPr>
            <w:tcW w:w="1134" w:type="dxa"/>
          </w:tcPr>
          <w:p w14:paraId="16CD37FC"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59E974A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C2CBD53" w14:textId="4D9AA6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AEFFFB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BAEC65F" w14:textId="643105C3" w:rsidTr="009C10BD">
        <w:trPr>
          <w:trHeight w:val="227"/>
        </w:trPr>
        <w:tc>
          <w:tcPr>
            <w:tcW w:w="1134" w:type="dxa"/>
          </w:tcPr>
          <w:p w14:paraId="4712CEB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790733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3BA08B5A" w14:textId="5925A2F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7B6E96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34D55D8" w14:textId="4F23D20E" w:rsidTr="009C10BD">
        <w:trPr>
          <w:trHeight w:val="227"/>
        </w:trPr>
        <w:tc>
          <w:tcPr>
            <w:tcW w:w="1134" w:type="dxa"/>
          </w:tcPr>
          <w:p w14:paraId="3EE9157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0EEA7A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47070D9" w14:textId="525660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2C3E362F"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9B40E0E" w14:textId="69B16D68" w:rsidTr="009C10BD">
        <w:trPr>
          <w:trHeight w:val="227"/>
        </w:trPr>
        <w:tc>
          <w:tcPr>
            <w:tcW w:w="1134" w:type="dxa"/>
          </w:tcPr>
          <w:p w14:paraId="1BC98CC9"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03DCF9E4" w14:textId="7D8061FA" w:rsidTr="009C10BD">
        <w:trPr>
          <w:trHeight w:val="227"/>
        </w:trPr>
        <w:tc>
          <w:tcPr>
            <w:tcW w:w="1134" w:type="dxa"/>
          </w:tcPr>
          <w:p w14:paraId="2C26BCAD"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6EC09B0B" w14:textId="29DAE2E9" w:rsidTr="009C10BD">
        <w:trPr>
          <w:trHeight w:val="227"/>
        </w:trPr>
        <w:tc>
          <w:tcPr>
            <w:tcW w:w="1134" w:type="dxa"/>
          </w:tcPr>
          <w:p w14:paraId="417441BF"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240B1F12"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59B3B17B" w14:textId="2629FA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4D3FDD5C"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34D8943" w14:textId="261BEEA9" w:rsidTr="009C10BD">
        <w:trPr>
          <w:trHeight w:val="227"/>
        </w:trPr>
        <w:tc>
          <w:tcPr>
            <w:tcW w:w="1134" w:type="dxa"/>
          </w:tcPr>
          <w:p w14:paraId="6D8D73E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6A44EB7"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486CAE9A" w14:textId="4533B43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189F93E0"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660C718" w14:textId="3CF8C0FB" w:rsidTr="009C10BD">
        <w:trPr>
          <w:trHeight w:val="227"/>
        </w:trPr>
        <w:tc>
          <w:tcPr>
            <w:tcW w:w="1134" w:type="dxa"/>
            <w:tcBorders>
              <w:bottom w:val="single" w:sz="4" w:space="0" w:color="auto"/>
            </w:tcBorders>
          </w:tcPr>
          <w:p w14:paraId="5C8E4A60"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9C10BD">
            <w:pPr>
              <w:pStyle w:val="Compact"/>
              <w:spacing w:before="0" w:after="0"/>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61F74DD6" w:rsidR="00874A01" w:rsidRPr="0069122B" w:rsidRDefault="00874A01" w:rsidP="00FA753D">
      <w:pPr>
        <w:pStyle w:val="BodyText"/>
        <w:spacing w:before="0"/>
      </w:pPr>
      <w:bookmarkStart w:id="19" w:name="figures"/>
      <w:r w:rsidRPr="00874A01">
        <w:rPr>
          <w:b/>
          <w:bCs/>
        </w:rPr>
        <w:lastRenderedPageBreak/>
        <w:t>Table 3:</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against the major axis of environmental heterogeneity (PC1; Table 2</w:t>
      </w:r>
      <w:r w:rsidR="00F7254D">
        <w:t>,</w:t>
      </w:r>
      <w:r w:rsidR="0069122B">
        <w:t xml:space="preserve"> Figure 3) and the multivariate regressions (Figure 4).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FA753D">
        <w:trPr>
          <w:trHeight w:val="227"/>
        </w:trPr>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FA753D">
        <w:trPr>
          <w:trHeight w:val="227"/>
        </w:trPr>
        <w:tc>
          <w:tcPr>
            <w:tcW w:w="1543" w:type="dxa"/>
            <w:tcBorders>
              <w:bottom w:val="single" w:sz="4" w:space="0" w:color="auto"/>
            </w:tcBorders>
          </w:tcPr>
          <w:p w14:paraId="5163C788" w14:textId="340FA41C" w:rsidR="00874A01" w:rsidRPr="006A200F" w:rsidRDefault="00874A01" w:rsidP="00874A01">
            <w:pPr>
              <w:jc w:val="cente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FA753D">
        <w:trPr>
          <w:trHeight w:val="227"/>
        </w:trPr>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874A01">
            <w:pPr>
              <w:jc w:val="right"/>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874A01">
            <w:pPr>
              <w:jc w:val="right"/>
              <w:rPr>
                <w:sz w:val="22"/>
              </w:rPr>
            </w:pPr>
            <w:r w:rsidRPr="006A200F">
              <w:rPr>
                <w:sz w:val="22"/>
              </w:rPr>
              <w:t>0.934</w:t>
            </w:r>
          </w:p>
        </w:tc>
      </w:tr>
      <w:tr w:rsidR="00874A01" w:rsidRPr="006A200F" w14:paraId="049F0CAF" w14:textId="77777777" w:rsidTr="00FA753D">
        <w:trPr>
          <w:trHeight w:val="227"/>
        </w:trPr>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874A01">
            <w:pPr>
              <w:jc w:val="right"/>
              <w:rPr>
                <w:sz w:val="22"/>
              </w:rPr>
            </w:pPr>
            <w:r w:rsidRPr="006A200F">
              <w:rPr>
                <w:sz w:val="22"/>
              </w:rPr>
              <w:t>0.711</w:t>
            </w:r>
          </w:p>
        </w:tc>
        <w:tc>
          <w:tcPr>
            <w:tcW w:w="1356" w:type="dxa"/>
          </w:tcPr>
          <w:p w14:paraId="4CFC42E4" w14:textId="70A2D781" w:rsidR="00874A01" w:rsidRPr="006A200F" w:rsidRDefault="00874A01" w:rsidP="00874A01">
            <w:pPr>
              <w:jc w:val="right"/>
              <w:rPr>
                <w:sz w:val="22"/>
              </w:rPr>
            </w:pPr>
            <w:r w:rsidRPr="006A200F">
              <w:rPr>
                <w:sz w:val="22"/>
              </w:rPr>
              <w:t>0.878</w:t>
            </w:r>
          </w:p>
        </w:tc>
      </w:tr>
      <w:tr w:rsidR="00874A01" w:rsidRPr="006A200F" w14:paraId="68F6574E" w14:textId="77777777" w:rsidTr="00FA753D">
        <w:trPr>
          <w:trHeight w:val="227"/>
        </w:trPr>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874A01">
            <w:pPr>
              <w:jc w:val="right"/>
              <w:rPr>
                <w:sz w:val="22"/>
              </w:rPr>
            </w:pPr>
            <w:r w:rsidRPr="006A200F">
              <w:rPr>
                <w:sz w:val="22"/>
              </w:rPr>
              <w:t>0.638</w:t>
            </w:r>
          </w:p>
        </w:tc>
        <w:tc>
          <w:tcPr>
            <w:tcW w:w="1356" w:type="dxa"/>
          </w:tcPr>
          <w:p w14:paraId="77ED62DB" w14:textId="5CBEF284" w:rsidR="00874A01" w:rsidRPr="006A200F" w:rsidRDefault="00874A01" w:rsidP="00874A01">
            <w:pPr>
              <w:jc w:val="right"/>
              <w:rPr>
                <w:sz w:val="22"/>
              </w:rPr>
            </w:pPr>
            <w:r w:rsidRPr="006A200F">
              <w:rPr>
                <w:sz w:val="22"/>
              </w:rPr>
              <w:t>0.656</w:t>
            </w:r>
          </w:p>
        </w:tc>
      </w:tr>
    </w:tbl>
    <w:p w14:paraId="29EF0B66" w14:textId="73D665E6" w:rsidR="00F23EA1" w:rsidRPr="002B2755" w:rsidRDefault="00874A01" w:rsidP="002C20EB">
      <w:pPr>
        <w:pStyle w:val="Heading1"/>
      </w:pPr>
      <w:r>
        <w:br w:type="page"/>
      </w:r>
      <w:bookmarkEnd w:id="19"/>
      <w:r w:rsidR="00BE18DF">
        <w:lastRenderedPageBreak/>
        <w:t>Figures</w:t>
      </w:r>
    </w:p>
    <w:p w14:paraId="457D8DE2" w14:textId="01335922" w:rsidR="00D04776" w:rsidRDefault="00D04776" w:rsidP="002C20EB">
      <w:pPr>
        <w:pStyle w:val="BodyText"/>
      </w:pPr>
      <w:r>
        <w:rPr>
          <w:noProof/>
          <w:lang w:val="en-ZA" w:eastAsia="en-ZA"/>
        </w:rPr>
        <w:drawing>
          <wp:inline distT="0" distB="0" distL="0" distR="0" wp14:anchorId="4180D9B2" wp14:editId="2C458EC1">
            <wp:extent cx="6741267" cy="3852153"/>
            <wp:effectExtent l="0" t="0" r="2540" b="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769892" cy="3868510"/>
                    </a:xfrm>
                    <a:prstGeom prst="rect">
                      <a:avLst/>
                    </a:prstGeom>
                    <a:noFill/>
                    <a:ln w="9525">
                      <a:noFill/>
                      <a:headEnd/>
                      <a:tailEnd/>
                    </a:ln>
                  </pic:spPr>
                </pic:pic>
              </a:graphicData>
            </a:graphic>
          </wp:inline>
        </w:drawing>
      </w:r>
    </w:p>
    <w:p w14:paraId="5CEC371A" w14:textId="54B56F76" w:rsidR="00D04776" w:rsidRDefault="002C037D" w:rsidP="0018462C">
      <w:pPr>
        <w:pStyle w:val="BodyText"/>
      </w:pPr>
      <w:r w:rsidRPr="00242181">
        <w:rPr>
          <w:b/>
        </w:rPr>
        <w:t>Figure 1:</w:t>
      </w:r>
      <w:r>
        <w:t xml:space="preserve"> </w:t>
      </w:r>
      <w:r w:rsidR="006A6996" w:rsidRPr="006A6996">
        <w:t>The common language effect size (</w:t>
      </w:r>
      <w:r w:rsidR="006A6996" w:rsidRPr="008E45A8">
        <w:rPr>
          <w:i/>
        </w:rPr>
        <w:t>CLES</w:t>
      </w:r>
      <w:r w:rsidR="006A6996" w:rsidRPr="006A6996">
        <w:t>) of (a–</w:t>
      </w:r>
      <w:proofErr w:type="spellStart"/>
      <w:r w:rsidR="006A6996" w:rsidRPr="006A6996">
        <w:t>i</w:t>
      </w:r>
      <w:proofErr w:type="spellEnd"/>
      <w:r w:rsidR="006A6996" w:rsidRPr="006A6996">
        <w:t>)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r w:rsidR="004816AD">
        <w:t xml:space="preserve"> </w:t>
      </w:r>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r w:rsidR="00D6118F">
        <w:t xml:space="preserve"> </w:t>
      </w:r>
      <w:r w:rsidR="008365BA">
        <w:t>2</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302101C0">
            <wp:extent cx="6770452" cy="5924145"/>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774120" cy="5927354"/>
                    </a:xfrm>
                    <a:prstGeom prst="rect">
                      <a:avLst/>
                    </a:prstGeom>
                    <a:noFill/>
                    <a:ln w="9525">
                      <a:noFill/>
                      <a:headEnd/>
                      <a:tailEnd/>
                    </a:ln>
                  </pic:spPr>
                </pic:pic>
              </a:graphicData>
            </a:graphic>
          </wp:inline>
        </w:drawing>
      </w:r>
    </w:p>
    <w:p w14:paraId="75739017" w14:textId="40AD9D9A" w:rsidR="00D04776" w:rsidRDefault="002C037D" w:rsidP="00FF3CE7">
      <w:pPr>
        <w:pStyle w:val="ImageCaption"/>
        <w:spacing w:line="240" w:lineRule="auto"/>
      </w:pPr>
      <w:r w:rsidRPr="00242181">
        <w:rPr>
          <w:b/>
        </w:rPr>
        <w:t>Figure 2:</w:t>
      </w:r>
      <w:r>
        <w:t xml:space="preserve"> </w:t>
      </w:r>
      <w:r w:rsidR="00F330A8" w:rsidRPr="00DE4BFD">
        <w:rPr>
          <w:highlight w:val="red"/>
        </w:rPr>
        <w:t>Frequency d</w:t>
      </w:r>
      <w:r w:rsidRPr="00DE4BFD">
        <w:rPr>
          <w:highlight w:val="red"/>
        </w:rPr>
        <w:t>istributions of (a) QDS- and (b) HDS-scale vascular plant species richness in the GCFR and SWAFR. (c) Scatter plot of mean QDS-scale richness (</w:t>
      </w:r>
      <m:oMath>
        <m:bar>
          <m:barPr>
            <m:pos m:val="top"/>
            <m:ctrlPr>
              <w:rPr>
                <w:rFonts w:ascii="Cambria Math" w:hAnsi="Cambria Math"/>
                <w:highlight w:val="red"/>
              </w:rPr>
            </m:ctrlPr>
          </m:barPr>
          <m:e>
            <m:r>
              <w:rPr>
                <w:rFonts w:ascii="Cambria Math" w:hAnsi="Cambria Math"/>
                <w:highlight w:val="red"/>
              </w:rPr>
              <m:t>S</m:t>
            </m:r>
          </m:e>
        </m:bar>
      </m:oMath>
      <w:r w:rsidRPr="00DE4BFD">
        <w:rPr>
          <w:highlight w:val="red"/>
          <w:vertAlign w:val="subscript"/>
        </w:rPr>
        <w:t>QDS</w:t>
      </w:r>
      <w:r w:rsidRPr="00DE4BFD">
        <w:rPr>
          <w:highlight w:val="red"/>
        </w:rPr>
        <w:t>) and turnover (</w:t>
      </w:r>
      <w:r w:rsidRPr="00DE4BFD">
        <w:rPr>
          <w:i/>
          <w:highlight w:val="red"/>
        </w:rPr>
        <w:t>T</w:t>
      </w:r>
      <w:r w:rsidRPr="00DE4BFD">
        <w:rPr>
          <w:highlight w:val="red"/>
          <w:vertAlign w:val="subscript"/>
        </w:rPr>
        <w:t>QDS</w:t>
      </w:r>
      <w:r w:rsidRPr="00DE4BFD">
        <w:rPr>
          <w:highlight w:val="red"/>
        </w:rPr>
        <w:t xml:space="preserve">) with contour lines denoting the </w:t>
      </w:r>
      <w:r w:rsidRPr="00DE4BFD">
        <w:rPr>
          <w:i/>
          <w:highlight w:val="red"/>
        </w:rPr>
        <w:t>S</w:t>
      </w:r>
      <w:r w:rsidRPr="00DE4BFD">
        <w:rPr>
          <w:highlight w:val="red"/>
          <w:vertAlign w:val="subscript"/>
        </w:rPr>
        <w:t>HDS</w:t>
      </w:r>
      <w:r w:rsidRPr="00DE4BFD">
        <w:rPr>
          <w:highlight w:val="red"/>
        </w:rPr>
        <w:t xml:space="preserve"> that arises as their sum. (d) The distribution of the turnover partition of </w:t>
      </w:r>
      <w:r w:rsidRPr="00DE4BFD">
        <w:rPr>
          <w:i/>
          <w:highlight w:val="red"/>
        </w:rPr>
        <w:t>S</w:t>
      </w:r>
      <w:r w:rsidRPr="00DE4BFD">
        <w:rPr>
          <w:highlight w:val="red"/>
          <w:vertAlign w:val="subscript"/>
        </w:rPr>
        <w:t>HDS</w:t>
      </w:r>
      <w:r w:rsidRPr="00DE4BFD">
        <w:rPr>
          <w:highlight w:val="red"/>
        </w:rPr>
        <w:t xml:space="preserve"> expressed as a proportion (</w:t>
      </w:r>
      <w:r w:rsidRPr="00DE4BFD">
        <w:rPr>
          <w:i/>
          <w:highlight w:val="red"/>
        </w:rPr>
        <w:t>T</w:t>
      </w:r>
      <w:r w:rsidRPr="00DE4BFD">
        <w:rPr>
          <w:highlight w:val="red"/>
          <w:vertAlign w:val="subscript"/>
        </w:rPr>
        <w:t>QDS</w:t>
      </w:r>
      <w:r w:rsidR="00211A46" w:rsidRPr="00DE4BFD">
        <w:rPr>
          <w:highlight w:val="red"/>
          <w:vertAlign w:val="subscript"/>
        </w:rPr>
        <w:t xml:space="preserve"> </w:t>
      </w:r>
      <w:r w:rsidR="00211A46" w:rsidRPr="00DE4BFD">
        <w:rPr>
          <w:highlight w:val="red"/>
        </w:rPr>
        <w:t>/</w:t>
      </w:r>
      <w:r w:rsidR="00211A46" w:rsidRPr="00DE4BFD">
        <w:rPr>
          <w:i/>
          <w:highlight w:val="red"/>
        </w:rPr>
        <w:t xml:space="preserve"> S</w:t>
      </w:r>
      <w:r w:rsidR="00211A46" w:rsidRPr="00DE4BFD">
        <w:rPr>
          <w:highlight w:val="red"/>
          <w:vertAlign w:val="subscript"/>
        </w:rPr>
        <w:t>HDS</w:t>
      </w:r>
      <w:r w:rsidR="00DB3FDF" w:rsidRPr="00DE4BFD">
        <w:rPr>
          <w:highlight w:val="red"/>
        </w:rPr>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0888E168">
            <wp:extent cx="6828819" cy="2276273"/>
            <wp:effectExtent l="0" t="0" r="3810" b="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851866" cy="2283955"/>
                    </a:xfrm>
                    <a:prstGeom prst="rect">
                      <a:avLst/>
                    </a:prstGeom>
                    <a:noFill/>
                    <a:ln w="9525">
                      <a:noFill/>
                      <a:headEnd/>
                      <a:tailEnd/>
                    </a:ln>
                  </pic:spPr>
                </pic:pic>
              </a:graphicData>
            </a:graphic>
          </wp:inline>
        </w:drawing>
      </w:r>
    </w:p>
    <w:p w14:paraId="7180F251" w14:textId="517F578C" w:rsidR="00D04776" w:rsidRDefault="00D04776" w:rsidP="008B688E">
      <w:pPr>
        <w:pStyle w:val="ImageCaption"/>
        <w:spacing w:line="240" w:lineRule="auto"/>
      </w:pPr>
      <w:r w:rsidRPr="00242181">
        <w:rPr>
          <w:b/>
        </w:rPr>
        <w:t>Figure 3:</w:t>
      </w:r>
      <w:r w:rsidRPr="000951C2">
        <w:t xml:space="preserve"> </w:t>
      </w:r>
      <w:r w:rsidR="004D7400" w:rsidRPr="000951C2">
        <w:t>S</w:t>
      </w:r>
      <w:r w:rsidRPr="000951C2">
        <w:t xml:space="preserve">imple linear regressions of </w:t>
      </w:r>
      <w:r w:rsidR="00132E42" w:rsidRPr="000951C2">
        <w:t xml:space="preserve">vascular plant species richness as </w:t>
      </w:r>
      <w:r w:rsidRPr="000951C2">
        <w:t xml:space="preserve">(a) </w:t>
      </w:r>
      <w:r w:rsidRPr="000951C2">
        <w:rPr>
          <w:i/>
        </w:rPr>
        <w:t>S</w:t>
      </w:r>
      <w:r w:rsidR="000951C2">
        <w:rPr>
          <w:vertAlign w:val="subscript"/>
        </w:rPr>
        <w:t>Q</w:t>
      </w:r>
      <w:r w:rsidRPr="000951C2">
        <w:rPr>
          <w:vertAlign w:val="subscript"/>
        </w:rPr>
        <w:t>DS</w:t>
      </w:r>
      <w:r w:rsidR="000951C2">
        <w:t xml:space="preserve">, </w:t>
      </w:r>
      <w:r w:rsidRPr="000951C2">
        <w:t xml:space="preserve">(b) </w:t>
      </w:r>
      <w:r w:rsidRPr="000951C2">
        <w:rPr>
          <w:i/>
        </w:rPr>
        <w:t>S</w:t>
      </w:r>
      <w:r w:rsidR="000951C2">
        <w:rPr>
          <w:vertAlign w:val="subscript"/>
        </w:rPr>
        <w:t>H</w:t>
      </w:r>
      <w:r w:rsidRPr="000951C2">
        <w:rPr>
          <w:vertAlign w:val="subscript"/>
        </w:rPr>
        <w:t>DS</w:t>
      </w:r>
      <w:r w:rsidRPr="000951C2">
        <w:t xml:space="preserve"> </w:t>
      </w:r>
      <w:r w:rsidR="000951C2">
        <w:t xml:space="preserve">and (c) </w:t>
      </w:r>
      <w:r w:rsidR="00603141" w:rsidRPr="00603141">
        <w:rPr>
          <w:i/>
        </w:rPr>
        <w:t>S</w:t>
      </w:r>
      <w:r w:rsidR="00603141">
        <w:rPr>
          <w:vertAlign w:val="subscript"/>
        </w:rPr>
        <w:t>DS</w:t>
      </w:r>
      <w:r w:rsidR="00AF3C81">
        <w:t xml:space="preserve"> </w:t>
      </w:r>
      <w:r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Pr="000951C2">
        <w:t xml:space="preserve">. </w:t>
      </w:r>
      <w:r w:rsidR="003939AA">
        <w:t>These three linear models are presented in Table 2</w:t>
      </w:r>
      <w:r w:rsidR="00AA17FE">
        <w:t>, all with highly significant slopes (</w:t>
      </w:r>
      <w:r w:rsidR="00AA17FE" w:rsidRPr="007C06EE">
        <w:rPr>
          <w:i/>
        </w:rPr>
        <w:t>P</w:t>
      </w:r>
      <w:r w:rsidR="00AA17FE">
        <w:t xml:space="preserve"> &lt; 0.001)</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2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2644F5">
        <w:t xml:space="preserve"> [</w:t>
      </w:r>
      <w:r w:rsidR="002644F5" w:rsidRPr="002644F5">
        <w:rPr>
          <w:highlight w:val="yellow"/>
        </w:rPr>
        <w:t>hotspots</w:t>
      </w:r>
      <w:r w:rsidR="002644F5">
        <w:t>].</w:t>
      </w:r>
      <w:r>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20B1C8E0">
            <wp:extent cx="6819864" cy="3897064"/>
            <wp:effectExtent l="0" t="0" r="635" b="8255"/>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819864" cy="3897064"/>
                    </a:xfrm>
                    <a:prstGeom prst="rect">
                      <a:avLst/>
                    </a:prstGeom>
                    <a:noFill/>
                    <a:ln w="9525">
                      <a:noFill/>
                      <a:headEnd/>
                      <a:tailEnd/>
                    </a:ln>
                  </pic:spPr>
                </pic:pic>
              </a:graphicData>
            </a:graphic>
          </wp:inline>
        </w:drawing>
      </w:r>
    </w:p>
    <w:p w14:paraId="784FFE15" w14:textId="5F83EBFE" w:rsidR="00762256" w:rsidRDefault="00D04776" w:rsidP="00A9751F">
      <w:pPr>
        <w:pStyle w:val="ImageCaption"/>
        <w:spacing w:line="240" w:lineRule="auto"/>
      </w:pPr>
      <w:r w:rsidRPr="00242181">
        <w:rPr>
          <w:b/>
        </w:rPr>
        <w:t>Figure 4:</w:t>
      </w:r>
      <w:r w:rsidRPr="00EB7331">
        <w:t xml:space="preserve"> Slope estimates </w:t>
      </w:r>
      <w:r w:rsidR="00FD18C0" w:rsidRPr="00EB7331">
        <w:t xml:space="preserve">from </w:t>
      </w:r>
      <w:r w:rsidRPr="00EB7331">
        <w:t xml:space="preserve">multiple linear regressions of </w:t>
      </w:r>
      <w:r w:rsidR="00466172" w:rsidRPr="00EB7331">
        <w:t xml:space="preserve">vascular plant species richness as </w:t>
      </w:r>
      <w:r w:rsidRPr="00EB7331">
        <w:t xml:space="preserve">(a) </w:t>
      </w:r>
      <w:r w:rsidRPr="00EB7331">
        <w:rPr>
          <w:i/>
        </w:rPr>
        <w:t>S</w:t>
      </w:r>
      <w:r w:rsidR="00F53C09">
        <w:rPr>
          <w:vertAlign w:val="subscript"/>
        </w:rPr>
        <w:t>Q</w:t>
      </w:r>
      <w:r w:rsidRPr="00EB7331">
        <w:rPr>
          <w:vertAlign w:val="subscript"/>
        </w:rPr>
        <w:t>DS</w:t>
      </w:r>
      <w:r w:rsidR="00F53C09">
        <w:t>,</w:t>
      </w:r>
      <w:r w:rsidRPr="00EB7331">
        <w:t xml:space="preserve"> (b) </w:t>
      </w:r>
      <w:r w:rsidRPr="00EB7331">
        <w:rPr>
          <w:i/>
        </w:rPr>
        <w:t>S</w:t>
      </w:r>
      <w:r w:rsidR="00F53C09">
        <w:rPr>
          <w:vertAlign w:val="subscript"/>
        </w:rPr>
        <w:t>H</w:t>
      </w:r>
      <w:r w:rsidRPr="00EB7331">
        <w:rPr>
          <w:vertAlign w:val="subscript"/>
        </w:rPr>
        <w:t>DS</w:t>
      </w:r>
      <w:r w:rsidRPr="00EB7331">
        <w:t xml:space="preserve"> </w:t>
      </w:r>
      <w:r w:rsidR="00F53C09">
        <w:t>and (c</w:t>
      </w:r>
      <w:r w:rsidRPr="00EB7331">
        <w:t xml:space="preserve">) </w:t>
      </w:r>
      <w:r w:rsidR="00F53C09" w:rsidRPr="00F53C09">
        <w:rPr>
          <w:i/>
        </w:rPr>
        <w:t>S</w:t>
      </w:r>
      <w:r w:rsidR="00F53C09">
        <w:rPr>
          <w:vertAlign w:val="subscript"/>
        </w:rPr>
        <w:t>DS</w:t>
      </w:r>
      <w:r w:rsidR="00F53C09">
        <w:t xml:space="preserve"> </w:t>
      </w:r>
      <w:r w:rsidRPr="00EB7331">
        <w:t>again</w:t>
      </w:r>
      <w:r w:rsidR="008F0AB7" w:rsidRPr="00EB7331">
        <w:t>s</w:t>
      </w:r>
      <w:r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scaled) </w:t>
      </w:r>
      <w:r w:rsidR="00741F6E" w:rsidRPr="00EB7331">
        <w:t>across GCFR</w:t>
      </w:r>
      <w:r w:rsidR="00F53C09">
        <w:t xml:space="preserve"> and </w:t>
      </w:r>
      <w:r w:rsidR="00741F6E" w:rsidRPr="00EB7331">
        <w:t>SWAFR</w:t>
      </w:r>
      <w:r w:rsidRPr="00EB7331">
        <w:t>. Points with error bars denote</w:t>
      </w:r>
      <w:r w:rsidR="004318FF">
        <w:t xml:space="preserve"> </w:t>
      </w:r>
      <w:r w:rsidR="00865E47" w:rsidRPr="004318FF">
        <w:t>partial</w:t>
      </w:r>
      <w:r w:rsidR="00786594">
        <w:t xml:space="preserve"> effect</w:t>
      </w:r>
      <w:r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Pr="00EB7331">
        <w:t>Estimates illustrated in black were significant (</w:t>
      </w:r>
      <w:r w:rsidRPr="00EB7331">
        <w:rPr>
          <w:i/>
        </w:rPr>
        <w:t>P</w:t>
      </w:r>
      <w:r w:rsidRPr="00EB7331">
        <w:t xml:space="preserve"> &lt; 0.05), while those in grey were not</w:t>
      </w:r>
      <w:r w:rsidR="00381E28" w:rsidRPr="00EB7331">
        <w:t>,</w:t>
      </w:r>
      <w:r w:rsidR="00BB3353" w:rsidRPr="00EB7331">
        <w:t xml:space="preserve"> but still retained during stepwise model selection</w:t>
      </w:r>
      <w:r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C2751C">
        <w:t>2</w:t>
      </w:r>
      <w:r w:rsidR="006255A4" w:rsidRPr="00EB7331">
        <w:t xml:space="preserve"> and Figure 1.</w:t>
      </w:r>
      <w:r w:rsidR="00F614B4">
        <w:br w:type="page"/>
      </w:r>
      <w:bookmarkStart w:id="20" w:name="references"/>
    </w:p>
    <w:p w14:paraId="0BD64C4E" w14:textId="2D0B4B2B" w:rsidR="006056E9" w:rsidRDefault="00A45444" w:rsidP="002C20EB">
      <w:pPr>
        <w:pStyle w:val="BodyText"/>
      </w:pPr>
      <w:bookmarkStart w:id="21" w:name="_GoBack"/>
      <w:r>
        <w:rPr>
          <w:noProof/>
          <w:lang w:val="en-ZA" w:eastAsia="en-ZA"/>
        </w:rPr>
        <w:lastRenderedPageBreak/>
        <w:drawing>
          <wp:inline distT="0" distB="0" distL="0" distR="0" wp14:anchorId="6CD6A0FF" wp14:editId="40ACFF47">
            <wp:extent cx="5118100" cy="8773886"/>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59468" cy="8844803"/>
                    </a:xfrm>
                    <a:prstGeom prst="rect">
                      <a:avLst/>
                    </a:prstGeom>
                  </pic:spPr>
                </pic:pic>
              </a:graphicData>
            </a:graphic>
          </wp:inline>
        </w:drawing>
      </w:r>
      <w:bookmarkEnd w:id="21"/>
    </w:p>
    <w:p w14:paraId="20EF5617" w14:textId="15703A38" w:rsidR="00A45444" w:rsidRPr="002C20EB" w:rsidRDefault="00A45444" w:rsidP="0074274A">
      <w:pPr>
        <w:pStyle w:val="BodyText"/>
      </w:pPr>
      <w:r w:rsidRPr="00242181">
        <w:rPr>
          <w:b/>
        </w:rPr>
        <w:lastRenderedPageBreak/>
        <w:t xml:space="preserve">Figure </w:t>
      </w:r>
      <w:r>
        <w:rPr>
          <w:b/>
        </w:rPr>
        <w:t>5</w:t>
      </w:r>
      <w:r w:rsidR="005649C9">
        <w:rPr>
          <w:b/>
        </w:rPr>
        <w:t xml:space="preserve"> (previous page)</w:t>
      </w:r>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w:t>
      </w:r>
      <w:proofErr w:type="spellStart"/>
      <w:r w:rsidR="00C9106C">
        <w:t>a,b</w:t>
      </w:r>
      <w:proofErr w:type="spellEnd"/>
      <w:r w:rsidR="00C9106C">
        <w:t>) vascular plant species richness, (</w:t>
      </w:r>
      <w:proofErr w:type="spellStart"/>
      <w:r w:rsidR="00C9106C">
        <w:t>c,d</w:t>
      </w:r>
      <w:proofErr w:type="spellEnd"/>
      <w:r w:rsidR="00C9106C">
        <w:t>) the major axis of environmental heterogeneity (PC1) from the PCA of nine forms of environmental heterogeneity (log</w:t>
      </w:r>
      <w:r w:rsidR="00C9106C" w:rsidRPr="00C9106C">
        <w:rPr>
          <w:vertAlign w:val="subscript"/>
        </w:rPr>
        <w:t>10</w:t>
      </w:r>
      <w:r w:rsidR="00C9106C">
        <w:t>-transformed), residuals from regressions of species richness against (</w:t>
      </w:r>
      <w:proofErr w:type="spellStart"/>
      <w:r w:rsidR="00C9106C">
        <w:t>e,f</w:t>
      </w:r>
      <w:proofErr w:type="spellEnd"/>
      <w:r w:rsidR="00C9106C">
        <w:t>) PC1 (Figure 3b) and (</w:t>
      </w:r>
      <w:proofErr w:type="spellStart"/>
      <w:r w:rsidR="00C9106C">
        <w:t>g,h</w:t>
      </w:r>
      <w:proofErr w:type="spellEnd"/>
      <w:r w:rsidR="00C9106C">
        <w:t xml:space="preserve">) the multivariate (MV) model (Figure 4b). Map projection used: WGS84. QDS- and DS-scale equivalents of these maps are available in the online version </w:t>
      </w:r>
      <w:r w:rsidR="00C9106C" w:rsidRPr="00C9106C">
        <w:rPr>
          <w:highlight w:val="yellow"/>
        </w:rPr>
        <w:t>(SI)</w:t>
      </w:r>
      <w:r w:rsidR="00C9106C" w:rsidRPr="00C9106C">
        <w:t>.</w:t>
      </w:r>
      <w:r>
        <w:rPr>
          <w:highlight w:val="yellow"/>
        </w:rP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16CAB420" w:rsidR="009E59E0" w:rsidRPr="000878A3" w:rsidRDefault="00DC1038" w:rsidP="000878A3">
      <w:pPr>
        <w:pStyle w:val="BodyText"/>
      </w:pPr>
      <w:r>
        <w:t xml:space="preserve">Raster-layers (of the nine forms of environmental heterogeneity, the major axis of heterogeneity (PC1) and vascular species richness) at each of the four spatial scales and analyses in the form of R-scripts </w:t>
      </w:r>
      <w:r w:rsidRPr="0019466D">
        <w:rPr>
          <w:highlight w:val="cyan"/>
        </w:rPr>
        <w:t>are available in the DRYAD Digital Repository (URL/DOI</w:t>
      </w:r>
      <w:r>
        <w:t xml:space="preserve">). The </w:t>
      </w:r>
      <w:r w:rsidR="00A56EBA">
        <w:t xml:space="preserve">raw </w:t>
      </w:r>
      <w:r>
        <w:t xml:space="preserve">plant occurrence records are available from GBIF (GCFR: </w:t>
      </w:r>
      <w:hyperlink r:id="rId17" w:history="1">
        <w:r w:rsidR="00A56EBA" w:rsidRPr="000F1325">
          <w:rPr>
            <w:rStyle w:val="Hyperlink"/>
          </w:rPr>
          <w:t>https://doi.org/10.15468/dl.n6u6n0</w:t>
        </w:r>
      </w:hyperlink>
      <w:r>
        <w:t xml:space="preserve">; SWAFR: </w:t>
      </w:r>
      <w:hyperlink r:id="rId18" w:history="1">
        <w:r w:rsidR="00930D80" w:rsidRPr="000F1325">
          <w:rPr>
            <w:rStyle w:val="Hyperlink"/>
          </w:rPr>
          <w:t>https://doi.org/10.15468/dl.46okua</w:t>
        </w:r>
      </w:hyperlink>
      <w:r>
        <w:t xml:space="preserve">). </w:t>
      </w:r>
      <w:r w:rsidRPr="00596AC4">
        <w:rPr>
          <w:highlight w:val="cyan"/>
        </w:rPr>
        <w:t>Our analyses are reproducible using R-scripts available also on GitHub (</w:t>
      </w:r>
      <w:hyperlink r:id="rId19" w:history="1">
        <w:r w:rsidR="00114B76" w:rsidRPr="00EC4B74">
          <w:rPr>
            <w:rStyle w:val="Hyperlink"/>
            <w:highlight w:val="cyan"/>
          </w:rPr>
          <w:t>https://github.com/rvanmazijk/Cape-vs-SWA</w:t>
        </w:r>
      </w:hyperlink>
      <w:r w:rsidRPr="00596AC4">
        <w:rPr>
          <w:highlight w:val="cyan"/>
        </w:rPr>
        <w:t>).</w:t>
      </w:r>
    </w:p>
    <w:p w14:paraId="3FB275CB" w14:textId="782BA677" w:rsidR="00DD2348" w:rsidRDefault="005F0FFB" w:rsidP="0018462C">
      <w:pPr>
        <w:pStyle w:val="Heading1"/>
      </w:pPr>
      <w:r w:rsidRPr="002C20EB">
        <w:t>References</w:t>
      </w:r>
      <w:bookmarkEnd w:id="20"/>
    </w:p>
    <w:p w14:paraId="5F5D945C" w14:textId="0463685F" w:rsidR="00BE7107" w:rsidRPr="00BE7107" w:rsidRDefault="008E0DFC" w:rsidP="00BE7107">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BE7107" w:rsidRPr="00BE7107">
        <w:rPr>
          <w:rFonts w:hAnsi="Times New Roman" w:cs="Times New Roman"/>
          <w:noProof/>
        </w:rPr>
        <w:t>Bivand, R., Keitt, T., &amp; Rowlingson, B. (2017). rgdal: Bindings for the Geospatial Data Abstraction Library. R package version 1.2-7. Retrieved from https://cran.r-project.org/package=rgdal</w:t>
      </w:r>
    </w:p>
    <w:p w14:paraId="2411781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Born, J., Linder, H. P., &amp; Desmet, P. (2007). The Greater Cape Floristic Region.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4</w:t>
      </w:r>
      <w:r w:rsidRPr="00BE7107">
        <w:rPr>
          <w:rFonts w:hAnsi="Times New Roman" w:cs="Times New Roman"/>
          <w:noProof/>
        </w:rPr>
        <w:t>(1), 147–162. https://doi.org/10.1111/j.1365-2699.2006.01595.x</w:t>
      </w:r>
    </w:p>
    <w:p w14:paraId="4D3A156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4852F517"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Cramer, M. D., &amp; Verboom, G. A. (2016). Measures of biologically relevant environmental heterogeneity improve prediction of regional plant species richness.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44</w:t>
      </w:r>
      <w:r w:rsidRPr="00BE7107">
        <w:rPr>
          <w:rFonts w:hAnsi="Times New Roman" w:cs="Times New Roman"/>
          <w:noProof/>
        </w:rPr>
        <w:t>(3), 1–13. https://doi.org/10.1111/jbi.12911</w:t>
      </w:r>
    </w:p>
    <w:p w14:paraId="31915EC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Dupont, L. M., Linder, H. P., Rommerskirchen, F., &amp; Schefuss, E. (2011). Climate-driven rampant speciation of the Cape flora.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8</w:t>
      </w:r>
      <w:r w:rsidRPr="00BE7107">
        <w:rPr>
          <w:rFonts w:hAnsi="Times New Roman" w:cs="Times New Roman"/>
          <w:noProof/>
        </w:rPr>
        <w:t>(6), 1059–1068. https://doi.org/10.1111/j.1365-2699.2011.02476.x</w:t>
      </w:r>
    </w:p>
    <w:p w14:paraId="30EECA72"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Gioia, P., &amp; Hopper, S. D. (2017). A new phytogeographic map for the Southwest Australian Floristic Region after an exceptional decade of collection and discovery. </w:t>
      </w:r>
      <w:r w:rsidRPr="00BE7107">
        <w:rPr>
          <w:rFonts w:hAnsi="Times New Roman" w:cs="Times New Roman"/>
          <w:i/>
          <w:iCs/>
          <w:noProof/>
        </w:rPr>
        <w:t>Botanical Journal of the Linnean Society</w:t>
      </w:r>
      <w:r w:rsidRPr="00BE7107">
        <w:rPr>
          <w:rFonts w:hAnsi="Times New Roman" w:cs="Times New Roman"/>
          <w:noProof/>
        </w:rPr>
        <w:t xml:space="preserve">, </w:t>
      </w:r>
      <w:r w:rsidRPr="00BE7107">
        <w:rPr>
          <w:rFonts w:hAnsi="Times New Roman" w:cs="Times New Roman"/>
          <w:i/>
          <w:iCs/>
          <w:noProof/>
        </w:rPr>
        <w:t>184</w:t>
      </w:r>
      <w:r w:rsidRPr="00BE7107">
        <w:rPr>
          <w:rFonts w:hAnsi="Times New Roman" w:cs="Times New Roman"/>
          <w:noProof/>
        </w:rPr>
        <w:t>(1), 1–15. https://doi.org/10.1093/botlinnean/box010</w:t>
      </w:r>
    </w:p>
    <w:p w14:paraId="53D9477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Hijmans, R. J. (2016). raster: Geographic Data Analysis and Modeling. R package version 2.5-8. Retrieved from https://cran.r-project.org/package=raster</w:t>
      </w:r>
    </w:p>
    <w:p w14:paraId="51966D3A"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ffmann, V., Verboom, G. A., &amp; Cotterill, F. P. D. (2015). Dated plant phylogenies resolve Neogene climate and landscape evolution in the cape floristic region. </w:t>
      </w:r>
      <w:r w:rsidRPr="00BE7107">
        <w:rPr>
          <w:rFonts w:hAnsi="Times New Roman" w:cs="Times New Roman"/>
          <w:i/>
          <w:iCs/>
          <w:noProof/>
        </w:rPr>
        <w:t>PLoS ONE</w:t>
      </w:r>
      <w:r w:rsidRPr="00BE7107">
        <w:rPr>
          <w:rFonts w:hAnsi="Times New Roman" w:cs="Times New Roman"/>
          <w:noProof/>
        </w:rPr>
        <w:t xml:space="preserve">, </w:t>
      </w:r>
      <w:r w:rsidRPr="00BE7107">
        <w:rPr>
          <w:rFonts w:hAnsi="Times New Roman" w:cs="Times New Roman"/>
          <w:i/>
          <w:iCs/>
          <w:noProof/>
        </w:rPr>
        <w:t>10</w:t>
      </w:r>
      <w:r w:rsidRPr="00BE7107">
        <w:rPr>
          <w:rFonts w:hAnsi="Times New Roman" w:cs="Times New Roman"/>
          <w:noProof/>
        </w:rPr>
        <w:t>(9), 1–25. https://doi.org/10.1371/journal.pone.0137847</w:t>
      </w:r>
    </w:p>
    <w:p w14:paraId="12E9263C"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pper, S. D., &amp; Gioia, P. (2004). The Southwest Australian Floristic Region : Evolution and Conservation of a Global Hot Spot of Biodiversity.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35</w:t>
      </w:r>
      <w:r w:rsidRPr="00BE7107">
        <w:rPr>
          <w:rFonts w:hAnsi="Times New Roman" w:cs="Times New Roman"/>
          <w:noProof/>
        </w:rPr>
        <w:t>(1), 623–650. https://doi.org/10.1146/annurev.ecolsys.35.112202.130201</w:t>
      </w:r>
    </w:p>
    <w:p w14:paraId="156C8F4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Larsen, R., Holmern, T., Prager, S. D., Maliti, H., &amp; Røskaft, E. (2009). Using the extended quarter degree grid cell system to unify mapping and sharing of biodiversity data. </w:t>
      </w:r>
      <w:r w:rsidRPr="00BE7107">
        <w:rPr>
          <w:rFonts w:hAnsi="Times New Roman" w:cs="Times New Roman"/>
          <w:i/>
          <w:iCs/>
          <w:noProof/>
        </w:rPr>
        <w:t>African Journal of Ecology</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3), 382–392. https://doi.org/10.1111/j.1365-2028.2008.00997.x</w:t>
      </w:r>
    </w:p>
    <w:p w14:paraId="00C2966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Mucina, L., &amp; Rutherford, M. C. (2006). </w:t>
      </w:r>
      <w:r w:rsidRPr="00BE7107">
        <w:rPr>
          <w:rFonts w:hAnsi="Times New Roman" w:cs="Times New Roman"/>
          <w:i/>
          <w:iCs/>
          <w:noProof/>
        </w:rPr>
        <w:t>The vegetation of South Africa, Lesotho and Swaziland.</w:t>
      </w:r>
      <w:r w:rsidRPr="00BE7107">
        <w:rPr>
          <w:rFonts w:hAnsi="Times New Roman" w:cs="Times New Roman"/>
          <w:noProof/>
        </w:rPr>
        <w:t xml:space="preserve"> South African National Biodiversity Institute.</w:t>
      </w:r>
    </w:p>
    <w:p w14:paraId="4411AD70" w14:textId="1C145788" w:rsid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lastRenderedPageBreak/>
        <w:t xml:space="preserve">Rundel, P. W., Arroyo, M. T. K., Cowling, R. M., Keeley, J. E., Lamont, B. B., &amp; Vargas, P. (2016). Mediterranean Biomes: Evolution of Their Vegetation, Floras, and Climate.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1), 383–407. https://doi.org/10.1146/annurev-ecolsys-121415-032330</w:t>
      </w:r>
    </w:p>
    <w:p w14:paraId="536ECE14" w14:textId="285528D2" w:rsidR="002F32A1" w:rsidRDefault="002F32A1" w:rsidP="009F6E75">
      <w:pPr>
        <w:widowControl w:val="0"/>
        <w:autoSpaceDE w:val="0"/>
        <w:autoSpaceDN w:val="0"/>
        <w:adjustRightInd w:val="0"/>
        <w:spacing w:after="180"/>
        <w:rPr>
          <w:rFonts w:hAnsi="Times New Roman" w:cs="Times New Roman"/>
          <w:noProof/>
        </w:rPr>
      </w:pPr>
    </w:p>
    <w:p w14:paraId="03C3FA09" w14:textId="77777777" w:rsidR="002F32A1" w:rsidRPr="00F66C40" w:rsidRDefault="002F32A1" w:rsidP="002F32A1">
      <w:pPr>
        <w:widowControl w:val="0"/>
        <w:autoSpaceDE w:val="0"/>
        <w:autoSpaceDN w:val="0"/>
        <w:adjustRightInd w:val="0"/>
        <w:ind w:left="720" w:hanging="720"/>
        <w:rPr>
          <w:rFonts w:hAnsi="Times New Roman" w:cs="Times New Roman"/>
          <w:noProof/>
          <w:lang w:val="en-GB"/>
        </w:rPr>
      </w:pPr>
      <w:r w:rsidRPr="00F66C40">
        <w:rPr>
          <w:rFonts w:hAnsi="Times New Roman" w:cs="Times New Roman"/>
          <w:noProof/>
          <w:lang w:val="en-GB"/>
        </w:rPr>
        <w:t xml:space="preserve">Chao A. &amp; Jost L. (2012) Coverage-based rarefaction and extrapolation: Standardizing samples by completeness rather than size. </w:t>
      </w:r>
      <w:r w:rsidRPr="00F66C40">
        <w:rPr>
          <w:rFonts w:hAnsi="Times New Roman" w:cs="Times New Roman"/>
          <w:i/>
          <w:iCs/>
          <w:noProof/>
          <w:lang w:val="en-GB"/>
        </w:rPr>
        <w:t>Ecology</w:t>
      </w:r>
      <w:r w:rsidRPr="00F66C40">
        <w:rPr>
          <w:rFonts w:hAnsi="Times New Roman" w:cs="Times New Roman"/>
          <w:noProof/>
          <w:lang w:val="en-GB"/>
        </w:rPr>
        <w:t xml:space="preserve">, </w:t>
      </w:r>
      <w:r w:rsidRPr="00F66C40">
        <w:rPr>
          <w:rFonts w:hAnsi="Times New Roman" w:cs="Times New Roman"/>
          <w:b/>
          <w:bCs/>
          <w:noProof/>
          <w:lang w:val="en-GB"/>
        </w:rPr>
        <w:t>93</w:t>
      </w:r>
      <w:r w:rsidRPr="00F66C40">
        <w:rPr>
          <w:rFonts w:hAnsi="Times New Roman" w:cs="Times New Roman"/>
          <w:noProof/>
          <w:lang w:val="en-GB"/>
        </w:rPr>
        <w:t xml:space="preserve">, 2533–2547. </w:t>
      </w:r>
    </w:p>
    <w:p w14:paraId="105BDFB9" w14:textId="77777777" w:rsidR="002F32A1" w:rsidRPr="00F66C40" w:rsidRDefault="002F32A1" w:rsidP="002F32A1">
      <w:pPr>
        <w:ind w:left="480" w:hanging="480"/>
        <w:rPr>
          <w:rFonts w:hAnsi="Times New Roman" w:cs="Times New Roman"/>
          <w:noProof/>
          <w:lang w:val="en-GB"/>
        </w:rPr>
      </w:pPr>
      <w:r w:rsidRPr="00F66C40">
        <w:rPr>
          <w:rFonts w:hAnsi="Times New Roman" w:cs="Times New Roman"/>
          <w:noProof/>
          <w:lang w:val="en-GB"/>
        </w:rPr>
        <w:t>Colville, J.C., Potts A.J., Bradshaw P.L., Measey J., Snyman D., Picker M.D. Procheş S., Bowie R.C.K. &amp; Manning J.C. (2014) Floristic and faunal Cape biochoria: do they exist.</w:t>
      </w:r>
      <w:r w:rsidRPr="00F66C40">
        <w:rPr>
          <w:rFonts w:hAnsi="Times New Roman" w:cs="Times New Roman"/>
          <w:i/>
          <w:noProof/>
          <w:lang w:val="en-GB"/>
        </w:rPr>
        <w:t xml:space="preserve"> Fynbos: ecology, evolution, and conservation of a megadiverse region </w:t>
      </w:r>
      <w:r w:rsidRPr="00F66C40">
        <w:rPr>
          <w:rFonts w:hAnsi="Times New Roman" w:cs="Times New Roman"/>
          <w:noProof/>
          <w:lang w:val="en-GB"/>
        </w:rPr>
        <w:t>(ed. by N. Allsopp, J.F. Colville, G.A. Verboom and R.M. Cowling), pp. 73–93, Oxford University Press, Oxford.</w:t>
      </w:r>
    </w:p>
    <w:p w14:paraId="2FA27561" w14:textId="77777777" w:rsidR="002F32A1" w:rsidRPr="00F66C40" w:rsidRDefault="002F32A1" w:rsidP="002F32A1">
      <w:pPr>
        <w:ind w:left="720" w:hanging="720"/>
        <w:rPr>
          <w:rFonts w:hAnsi="Times New Roman" w:cs="Times New Roman"/>
          <w:noProof/>
          <w:lang w:val="en-GB"/>
        </w:rPr>
      </w:pPr>
      <w:r w:rsidRPr="00F66C40">
        <w:rPr>
          <w:rFonts w:hAnsi="Times New Roman" w:cs="Times New Roman"/>
          <w:noProof/>
          <w:lang w:val="en-GB"/>
        </w:rPr>
        <w:t xml:space="preserve">Engemann K., Enquist B.J., Sandel B., Boyle B., Jørgensen P.M., Morueta-Holme N., Peet R.K., Violle C., &amp; Svenning J.-C. (2015) Limited sampling hampers “big data” estimation of species richness in a tropical biodiversity hotspot. </w:t>
      </w:r>
      <w:r w:rsidRPr="00F66C40">
        <w:rPr>
          <w:rFonts w:hAnsi="Times New Roman" w:cs="Times New Roman"/>
          <w:i/>
          <w:iCs/>
          <w:noProof/>
          <w:lang w:val="en-GB"/>
        </w:rPr>
        <w:t>Ecology and Evolution</w:t>
      </w:r>
      <w:r w:rsidRPr="00F66C40">
        <w:rPr>
          <w:rFonts w:hAnsi="Times New Roman" w:cs="Times New Roman"/>
          <w:noProof/>
          <w:lang w:val="en-GB"/>
        </w:rPr>
        <w:t xml:space="preserve">, </w:t>
      </w:r>
      <w:r w:rsidRPr="00F66C40">
        <w:rPr>
          <w:rFonts w:hAnsi="Times New Roman" w:cs="Times New Roman"/>
          <w:b/>
          <w:bCs/>
          <w:noProof/>
          <w:lang w:val="en-GB"/>
        </w:rPr>
        <w:t>5</w:t>
      </w:r>
      <w:r w:rsidRPr="00F66C40">
        <w:rPr>
          <w:rFonts w:hAnsi="Times New Roman" w:cs="Times New Roman"/>
          <w:noProof/>
          <w:lang w:val="en-GB"/>
        </w:rPr>
        <w:t xml:space="preserve">, 807–820. </w:t>
      </w:r>
    </w:p>
    <w:p w14:paraId="244ADFF8" w14:textId="77777777" w:rsidR="002F32A1" w:rsidRPr="00F66C40" w:rsidRDefault="002F32A1" w:rsidP="002F32A1">
      <w:pPr>
        <w:ind w:left="480" w:hanging="480"/>
        <w:rPr>
          <w:rFonts w:hAnsi="Times New Roman" w:cs="Times New Roman"/>
          <w:noProof/>
          <w:lang w:val="en-GB"/>
        </w:rPr>
      </w:pPr>
      <w:r w:rsidRPr="00F66C40">
        <w:rPr>
          <w:rFonts w:hAnsi="Times New Roman" w:cs="Times New Roman"/>
          <w:noProof/>
          <w:lang w:val="en-GB"/>
        </w:rPr>
        <w:t xml:space="preserve">Gotelli N.J. &amp; Colwell R.K. (2001) Quantifying biodiversity: Procedures and pitfalls in the measurement and comparison of species richness. </w:t>
      </w:r>
      <w:r w:rsidRPr="00F66C40">
        <w:rPr>
          <w:rFonts w:hAnsi="Times New Roman" w:cs="Times New Roman"/>
          <w:i/>
          <w:iCs/>
          <w:noProof/>
          <w:lang w:val="en-GB"/>
        </w:rPr>
        <w:t>Ecology Letters</w:t>
      </w:r>
      <w:r w:rsidRPr="00F66C40">
        <w:rPr>
          <w:rFonts w:hAnsi="Times New Roman" w:cs="Times New Roman"/>
          <w:noProof/>
          <w:lang w:val="en-GB"/>
        </w:rPr>
        <w:t xml:space="preserve">, </w:t>
      </w:r>
      <w:r w:rsidRPr="00F66C40">
        <w:rPr>
          <w:rFonts w:hAnsi="Times New Roman" w:cs="Times New Roman"/>
          <w:b/>
          <w:bCs/>
          <w:noProof/>
          <w:lang w:val="en-GB"/>
        </w:rPr>
        <w:t>4</w:t>
      </w:r>
      <w:r w:rsidRPr="00F66C40">
        <w:rPr>
          <w:rFonts w:hAnsi="Times New Roman" w:cs="Times New Roman"/>
          <w:noProof/>
          <w:lang w:val="en-GB"/>
        </w:rPr>
        <w:t xml:space="preserve">, 379–391. </w:t>
      </w:r>
    </w:p>
    <w:p w14:paraId="677EF16D" w14:textId="77777777" w:rsidR="002F32A1" w:rsidRDefault="002F32A1" w:rsidP="002F32A1">
      <w:pPr>
        <w:ind w:left="480" w:hanging="480"/>
        <w:rPr>
          <w:rFonts w:hAnsi="Times New Roman" w:cs="Times New Roman"/>
          <w:noProof/>
          <w:lang w:val="en-GB"/>
        </w:rPr>
      </w:pPr>
      <w:r w:rsidRPr="00F66C40">
        <w:rPr>
          <w:rFonts w:hAnsi="Times New Roman" w:cs="Times New Roman"/>
          <w:noProof/>
          <w:lang w:val="en-GB"/>
        </w:rPr>
        <w:t xml:space="preserve">Merow C., Smith M.J., &amp; Silander J.A. (2013) A practical guide to MaxEnt for modeling species’ distributions: What it does, and why inputs and settings matter. </w:t>
      </w:r>
      <w:r w:rsidRPr="00F66C40">
        <w:rPr>
          <w:rFonts w:hAnsi="Times New Roman" w:cs="Times New Roman"/>
          <w:i/>
          <w:iCs/>
          <w:noProof/>
          <w:lang w:val="en-GB"/>
        </w:rPr>
        <w:t>Ecography</w:t>
      </w:r>
      <w:r w:rsidRPr="00F66C40">
        <w:rPr>
          <w:rFonts w:hAnsi="Times New Roman" w:cs="Times New Roman"/>
          <w:noProof/>
          <w:lang w:val="en-GB"/>
        </w:rPr>
        <w:t xml:space="preserve">, </w:t>
      </w:r>
      <w:r w:rsidRPr="00F66C40">
        <w:rPr>
          <w:rFonts w:hAnsi="Times New Roman" w:cs="Times New Roman"/>
          <w:b/>
          <w:bCs/>
          <w:noProof/>
          <w:lang w:val="en-GB"/>
        </w:rPr>
        <w:t>36</w:t>
      </w:r>
      <w:r w:rsidRPr="00F66C40">
        <w:rPr>
          <w:rFonts w:hAnsi="Times New Roman" w:cs="Times New Roman"/>
          <w:noProof/>
          <w:lang w:val="en-GB"/>
        </w:rPr>
        <w:t xml:space="preserve">, 1058–1069. </w:t>
      </w:r>
    </w:p>
    <w:p w14:paraId="0C00D59E" w14:textId="77777777" w:rsidR="002F32A1" w:rsidRDefault="002F32A1" w:rsidP="002F32A1">
      <w:pPr>
        <w:widowControl w:val="0"/>
        <w:autoSpaceDE w:val="0"/>
        <w:autoSpaceDN w:val="0"/>
        <w:adjustRightInd w:val="0"/>
        <w:ind w:left="720" w:hanging="720"/>
        <w:rPr>
          <w:rFonts w:hAnsi="Times New Roman" w:cs="Times New Roman"/>
          <w:noProof/>
        </w:rPr>
      </w:pPr>
      <w:r w:rsidRPr="00F66C40">
        <w:rPr>
          <w:rFonts w:hAnsi="Times New Roman" w:cs="Times New Roman"/>
          <w:noProof/>
        </w:rPr>
        <w:t xml:space="preserve">Rebelo T. (2001) </w:t>
      </w:r>
      <w:r w:rsidRPr="00F66C40">
        <w:rPr>
          <w:rFonts w:hAnsi="Times New Roman" w:cs="Times New Roman"/>
          <w:i/>
          <w:noProof/>
        </w:rPr>
        <w:t>Proteas: A Field Guide to the Proteas of Southern Africa</w:t>
      </w:r>
      <w:r w:rsidRPr="00F66C40">
        <w:rPr>
          <w:rFonts w:hAnsi="Times New Roman" w:cs="Times New Roman"/>
          <w:noProof/>
        </w:rPr>
        <w:t xml:space="preserve">. Fernwood Press, Cape Town. </w:t>
      </w:r>
    </w:p>
    <w:p w14:paraId="660BC7FE" w14:textId="0A0FE09B" w:rsidR="009F6E75" w:rsidRDefault="009F6E75">
      <w:pPr>
        <w:rPr>
          <w:rFonts w:hAnsi="Times New Roman" w:cs="Times New Roman"/>
          <w:noProof/>
        </w:rPr>
      </w:pPr>
      <w:r>
        <w:rPr>
          <w:rFonts w:hAnsi="Times New Roman" w:cs="Times New Roman"/>
          <w:noProof/>
        </w:rPr>
        <w:br w:type="page"/>
      </w:r>
    </w:p>
    <w:p w14:paraId="48A13E83" w14:textId="163E3BF1" w:rsidR="00EF41C1" w:rsidRDefault="008E0DFC" w:rsidP="002C20EB">
      <w:pPr>
        <w:pStyle w:val="Heading1"/>
      </w:pPr>
      <w:r>
        <w:rPr>
          <w:b w:val="0"/>
          <w:bCs w:val="0"/>
        </w:rPr>
        <w:lastRenderedPageBreak/>
        <w:fldChar w:fldCharType="end"/>
      </w:r>
      <w:proofErr w:type="spellStart"/>
      <w:r w:rsidR="004D4AE1" w:rsidRPr="004D4AE1">
        <w:t>Biosketch</w:t>
      </w:r>
      <w:r w:rsidR="004D4AE1">
        <w:t>es</w:t>
      </w:r>
      <w:proofErr w:type="spellEnd"/>
    </w:p>
    <w:p w14:paraId="540FBFB2" w14:textId="0CFCE5C3" w:rsidR="00EF41C1" w:rsidRDefault="00F3256A" w:rsidP="002C20EB">
      <w:pPr>
        <w:pStyle w:val="BodyText"/>
        <w:spacing w:before="0"/>
      </w:pPr>
      <w:r>
        <w:rPr>
          <w:b/>
        </w:rPr>
        <w:t>Ruan v</w:t>
      </w:r>
      <w:r w:rsidR="00EF41C1" w:rsidRPr="00F3256A">
        <w:rPr>
          <w:b/>
        </w:rPr>
        <w:t>an Mazijk</w:t>
      </w:r>
      <w:r w:rsidR="00EF41C1">
        <w:t xml:space="preserve"> is </w:t>
      </w:r>
      <w:r w:rsidR="00365CC9">
        <w:t xml:space="preserve">graduate student interested in </w:t>
      </w:r>
      <w:r w:rsidR="00D371B8">
        <w:t>[</w:t>
      </w:r>
      <w:r w:rsidR="00D371B8" w:rsidRPr="00D371B8">
        <w:rPr>
          <w:highlight w:val="yellow"/>
        </w:rPr>
        <w:t>…</w:t>
      </w:r>
      <w:r w:rsidR="00D371B8">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proofErr w:type="spellStart"/>
      <w:r w:rsidR="00EF41C1" w:rsidRPr="00F3256A">
        <w:rPr>
          <w:b/>
        </w:rPr>
        <w:t>Verboom</w:t>
      </w:r>
      <w:proofErr w:type="spellEnd"/>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 xml:space="preserve">carried out by </w:t>
      </w:r>
      <w:proofErr w:type="spellStart"/>
      <w:r w:rsidR="00F80AE8">
        <w:t>RvM</w:t>
      </w:r>
      <w:proofErr w:type="spellEnd"/>
      <w:r w:rsidR="00D24377">
        <w:t xml:space="preserve">, who </w:t>
      </w:r>
      <w:r w:rsidR="00D2755D">
        <w:t xml:space="preserve">then </w:t>
      </w:r>
      <w:r>
        <w:t>wrote the first draft of the manuscript</w:t>
      </w:r>
      <w:r w:rsidR="00D24377">
        <w:t xml:space="preserve">. </w:t>
      </w:r>
      <w:r w:rsidR="00D24377" w:rsidRPr="00CD5330">
        <w:rPr>
          <w:highlight w:val="yellow"/>
        </w:rPr>
        <w:t>A</w:t>
      </w:r>
      <w:r w:rsidRPr="00CD5330">
        <w:rPr>
          <w:highlight w:val="yellow"/>
        </w:rPr>
        <w:t xml:space="preserve">ll authors contributed equally </w:t>
      </w:r>
      <w:r w:rsidR="00DE68BB" w:rsidRPr="00CD5330">
        <w:rPr>
          <w:highlight w:val="yellow"/>
        </w:rPr>
        <w:t>to the writing thereafter</w:t>
      </w:r>
      <w:r w:rsidRPr="00CD5330">
        <w:rPr>
          <w:highlight w:val="yellow"/>
        </w:rPr>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20"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1" w:history="1">
        <w:r w:rsidRPr="002C20EB">
          <w:rPr>
            <w:rStyle w:val="Hyperlink"/>
          </w:rPr>
          <w:t>https://orcid.org/0000-0003-0989-3266</w:t>
        </w:r>
      </w:hyperlink>
    </w:p>
    <w:p w14:paraId="54EBA765" w14:textId="4AB34602" w:rsidR="00B46208" w:rsidRPr="00B46208" w:rsidRDefault="00B46208" w:rsidP="00B46208">
      <w:r w:rsidRPr="002C20EB">
        <w:t xml:space="preserve">G. Anthony </w:t>
      </w:r>
      <w:proofErr w:type="spellStart"/>
      <w:r w:rsidRPr="002C20EB">
        <w:t>Verboom</w:t>
      </w:r>
      <w:proofErr w:type="spellEnd"/>
      <w:r w:rsidRPr="002C20EB">
        <w:t xml:space="preserve">: </w:t>
      </w:r>
      <w:hyperlink r:id="rId22" w:history="1">
        <w:r w:rsidRPr="002C20EB">
          <w:rPr>
            <w:rStyle w:val="Hyperlink"/>
          </w:rPr>
          <w:t>https://orcid.org/0000-0002-1363-9781</w:t>
        </w:r>
      </w:hyperlink>
    </w:p>
    <w:sectPr w:rsidR="00B46208" w:rsidRPr="00B46208" w:rsidSect="002C20EB">
      <w:footerReference w:type="default" r:id="rId23"/>
      <w:pgSz w:w="12240" w:h="15840"/>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Ruan Van Mazijk" w:date="2019-12-03T12:24:00Z" w:initials="RVM">
    <w:p w14:paraId="2C95E568" w14:textId="110A8F45" w:rsidR="00FC3AFE" w:rsidRDefault="00FC3AFE">
      <w:pPr>
        <w:pStyle w:val="CommentText"/>
      </w:pPr>
      <w:r>
        <w:rPr>
          <w:rStyle w:val="CommentReference"/>
        </w:rPr>
        <w:annotationRef/>
      </w:r>
      <w:r>
        <w:rPr>
          <w:rStyle w:val="CommentReference"/>
        </w:rPr>
        <w:t>We</w:t>
      </w:r>
      <w:r>
        <w:t xml:space="preserve"> didn</w:t>
      </w:r>
      <w:r>
        <w:t>’</w:t>
      </w:r>
      <w:r>
        <w:t>t do this?</w:t>
      </w:r>
    </w:p>
  </w:comment>
  <w:comment w:id="4" w:author="Michael Cramer" w:date="2019-10-06T09:02:00Z" w:initials="MC">
    <w:p w14:paraId="1A2D83B2" w14:textId="49140011" w:rsidR="00FC3AFE" w:rsidRDefault="00FC3AFE">
      <w:pPr>
        <w:pStyle w:val="CommentText"/>
      </w:pPr>
      <w:r>
        <w:rPr>
          <w:rStyle w:val="CommentReference"/>
        </w:rPr>
        <w:annotationRef/>
      </w:r>
      <w:r>
        <w:t>Does a woody component mean bigger individuals, lower density, lower species richness?</w:t>
      </w:r>
    </w:p>
  </w:comment>
  <w:comment w:id="5" w:author="Michael Cramer" w:date="2019-10-06T08:56:00Z" w:initials="MC">
    <w:p w14:paraId="0D85E42B" w14:textId="713185B3" w:rsidR="00FC3AFE" w:rsidRDefault="00FC3AFE">
      <w:pPr>
        <w:pStyle w:val="CommentText"/>
      </w:pPr>
      <w:r>
        <w:rPr>
          <w:rStyle w:val="CommentReference"/>
        </w:rPr>
        <w:annotationRef/>
      </w:r>
      <w:r>
        <w:t>This tree component only occurs on more nutrient rich soils or area with high rainfall (Cramer</w:t>
      </w:r>
      <w:r>
        <w:t>…</w:t>
      </w:r>
      <w:r>
        <w:t xml:space="preserve">XXXX). To me this kind of makes it a different beast to </w:t>
      </w:r>
      <w:proofErr w:type="spellStart"/>
      <w:r>
        <w:t>kwongan</w:t>
      </w:r>
      <w:proofErr w:type="spellEnd"/>
      <w:r>
        <w:t xml:space="preserve">/fynbos. We also have a </w:t>
      </w:r>
      <w:r>
        <w:t>“</w:t>
      </w:r>
      <w:r>
        <w:t>significant tree</w:t>
      </w:r>
      <w:r>
        <w:t>”</w:t>
      </w:r>
      <w:r>
        <w:t xml:space="preserve"> component but localized in geographic extent to riverine </w:t>
      </w:r>
      <w:proofErr w:type="spellStart"/>
      <w:r>
        <w:t>etc</w:t>
      </w:r>
      <w:proofErr w:type="spellEnd"/>
      <w:r>
        <w:t xml:space="preserve"> bands.</w:t>
      </w:r>
    </w:p>
  </w:comment>
  <w:comment w:id="6" w:author="Ruan Van Mazijk" w:date="2019-10-07T15:43:00Z" w:initials="RVM">
    <w:p w14:paraId="50E697F5" w14:textId="121413FD" w:rsidR="00FC3AFE" w:rsidRDefault="00FC3AFE">
      <w:pPr>
        <w:pStyle w:val="CommentText"/>
      </w:pPr>
      <w:r>
        <w:rPr>
          <w:rStyle w:val="CommentReference"/>
        </w:rPr>
        <w:annotationRef/>
      </w:r>
      <w:r>
        <w:t>This is a good point</w:t>
      </w:r>
      <w:r>
        <w:t>…</w:t>
      </w:r>
      <w:r>
        <w:t xml:space="preserve"> Shall we chat more about this at some point?</w:t>
      </w:r>
    </w:p>
  </w:comment>
  <w:comment w:id="7" w:author="Ruan Van Mazijk" w:date="2019-12-03T12:30:00Z" w:initials="RVM">
    <w:p w14:paraId="276D846E" w14:textId="7583AD33" w:rsidR="00FC3AFE" w:rsidRDefault="00FC3AFE">
      <w:pPr>
        <w:pStyle w:val="CommentText"/>
      </w:pPr>
      <w:r>
        <w:rPr>
          <w:rStyle w:val="CommentReference"/>
        </w:rPr>
        <w:annotationRef/>
      </w:r>
      <w:r>
        <w:t>GCFR?</w:t>
      </w:r>
    </w:p>
  </w:comment>
  <w:comment w:id="9" w:author="Ruan Van Mazijk" w:date="2019-12-04T10:53:00Z" w:initials="RVM">
    <w:p w14:paraId="1C33D467" w14:textId="570F1950" w:rsidR="00FC3AFE" w:rsidRDefault="00FC3AFE">
      <w:pPr>
        <w:pStyle w:val="CommentText"/>
      </w:pPr>
      <w:r>
        <w:rPr>
          <w:rStyle w:val="CommentReference"/>
        </w:rPr>
        <w:annotationRef/>
      </w:r>
      <w:r>
        <w:t>Added this statement. Reword?</w:t>
      </w:r>
    </w:p>
  </w:comment>
  <w:comment w:id="11" w:author="Ruan Van Mazijk" w:date="2019-12-03T11:34:00Z" w:initials="RVM">
    <w:p w14:paraId="13E1EB9E" w14:textId="4CDF16C1" w:rsidR="00FC3AFE" w:rsidRDefault="00FC3AFE">
      <w:pPr>
        <w:pStyle w:val="CommentText"/>
      </w:pPr>
      <w:r>
        <w:rPr>
          <w:rStyle w:val="CommentReference"/>
        </w:rPr>
        <w:annotationRef/>
      </w:r>
      <w:r>
        <w:t>And to home-in on the relationships in the non-hotspot parts of the two regions?</w:t>
      </w:r>
    </w:p>
  </w:comment>
  <w:comment w:id="15" w:author="Ruan Van Mazijk [2]" w:date="2019-12-30T10:34:00Z" w:initials="RVM">
    <w:p w14:paraId="0217C32F" w14:textId="56A0B283" w:rsidR="008D0795" w:rsidRDefault="008D0795">
      <w:pPr>
        <w:pStyle w:val="CommentText"/>
      </w:pPr>
      <w:r>
        <w:rPr>
          <w:rStyle w:val="CommentReference"/>
        </w:rPr>
        <w:annotationRef/>
      </w:r>
      <w:r>
        <w:t>!!!!!!!!!!!!!!!!!!!!!!!!!!!!!</w:t>
      </w:r>
    </w:p>
  </w:comment>
  <w:comment w:id="16" w:author="Michael Cramer" w:date="2019-12-03T08:28:00Z" w:initials="MC">
    <w:p w14:paraId="7BAA7050" w14:textId="1B13D596" w:rsidR="00FC3AFE" w:rsidRDefault="00FC3AFE">
      <w:pPr>
        <w:pStyle w:val="CommentText"/>
      </w:pPr>
      <w:r>
        <w:rPr>
          <w:rStyle w:val="CommentReference"/>
        </w:rPr>
        <w:annotationRef/>
      </w:r>
      <w:r>
        <w:t>I am not at all convinced by this argument. Isn</w:t>
      </w:r>
      <w:r>
        <w:t>’</w:t>
      </w:r>
      <w:r>
        <w:t>t this just a necessary consequence of data aggregation?</w:t>
      </w:r>
    </w:p>
  </w:comment>
  <w:comment w:id="17" w:author="Michael Cramer" w:date="2019-12-03T08:42:00Z" w:initials="MC">
    <w:p w14:paraId="6DD55F01" w14:textId="4C4083CF" w:rsidR="00FC3AFE" w:rsidRDefault="00FC3AFE">
      <w:pPr>
        <w:pStyle w:val="CommentText"/>
      </w:pPr>
      <w:r>
        <w:rPr>
          <w:rStyle w:val="CommentReference"/>
        </w:rPr>
        <w:annotationRef/>
      </w:r>
      <w:r>
        <w:t xml:space="preserve">The point I would like to make is that there is no way to correct for deliberate collection of rarer species. This is not represented by sampling effort at all. I am a bit worried about this aspect because I can just see Hopper picking on this. I think we need to do a good job of defending this. </w:t>
      </w:r>
    </w:p>
  </w:comment>
  <w:comment w:id="18" w:author="Michael Cramer" w:date="2019-12-03T10:43:00Z" w:initials="MC">
    <w:p w14:paraId="12C42DED" w14:textId="5819E472" w:rsidR="00FC3AFE" w:rsidRDefault="00FC3AFE">
      <w:pPr>
        <w:pStyle w:val="CommentText"/>
      </w:pPr>
      <w:r>
        <w:rPr>
          <w:rStyle w:val="CommentReference"/>
        </w:rPr>
        <w:annotationRef/>
      </w:r>
      <w:r>
        <w:t>Don</w:t>
      </w:r>
      <w:r>
        <w:t>’</w:t>
      </w:r>
      <w:r>
        <w:t xml:space="preserve">t you think that Perth requires a mention </w:t>
      </w:r>
      <w:proofErr w:type="gramStart"/>
      <w:r>
        <w:t>too.</w:t>
      </w:r>
      <w:proofErr w:type="gramEnd"/>
      <w:r>
        <w:t xml:space="preserve"> There is a different matter. It is the potential inflation of species richness by anthropogenic imports.</w:t>
      </w:r>
    </w:p>
    <w:p w14:paraId="5F3E149F" w14:textId="6DD801A6" w:rsidR="00FC3AFE" w:rsidRDefault="00FC3AFE">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C95E568" w15:done="0"/>
  <w15:commentEx w15:paraId="1A2D83B2" w15:done="0"/>
  <w15:commentEx w15:paraId="0D85E42B" w15:done="0"/>
  <w15:commentEx w15:paraId="50E697F5" w15:paraIdParent="0D85E42B" w15:done="0"/>
  <w15:commentEx w15:paraId="276D846E" w15:done="0"/>
  <w15:commentEx w15:paraId="1C33D467" w15:done="0"/>
  <w15:commentEx w15:paraId="13E1EB9E" w15:done="0"/>
  <w15:commentEx w15:paraId="0217C32F" w15:done="0"/>
  <w15:commentEx w15:paraId="7BAA7050" w15:done="0"/>
  <w15:commentEx w15:paraId="6DD55F01" w15:done="0"/>
  <w15:commentEx w15:paraId="5F3E149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C95E568" w16cid:durableId="2190D293"/>
  <w16cid:commentId w16cid:paraId="1A2D83B2" w16cid:durableId="21442C0E"/>
  <w16cid:commentId w16cid:paraId="0D85E42B" w16cid:durableId="21442AB3"/>
  <w16cid:commentId w16cid:paraId="50E697F5" w16cid:durableId="2145DB8F"/>
  <w16cid:commentId w16cid:paraId="276D846E" w16cid:durableId="2190D3EA"/>
  <w16cid:commentId w16cid:paraId="1C33D467" w16cid:durableId="21920EA1"/>
  <w16cid:commentId w16cid:paraId="13E1EB9E" w16cid:durableId="2190C6D0"/>
  <w16cid:commentId w16cid:paraId="0217C32F" w16cid:durableId="21B45151"/>
  <w16cid:commentId w16cid:paraId="7BAA7050" w16cid:durableId="21909B1E"/>
  <w16cid:commentId w16cid:paraId="6DD55F01" w16cid:durableId="21909E66"/>
  <w16cid:commentId w16cid:paraId="5F3E149F" w16cid:durableId="2190BAD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701DBD" w14:textId="77777777" w:rsidR="00FB3BAF" w:rsidRDefault="00FB3BAF">
      <w:pPr>
        <w:spacing w:after="0"/>
      </w:pPr>
      <w:r>
        <w:separator/>
      </w:r>
    </w:p>
  </w:endnote>
  <w:endnote w:type="continuationSeparator" w:id="0">
    <w:p w14:paraId="024F60BB" w14:textId="77777777" w:rsidR="00FB3BAF" w:rsidRDefault="00FB3BAF">
      <w:pPr>
        <w:spacing w:after="0"/>
      </w:pPr>
      <w:r>
        <w:continuationSeparator/>
      </w:r>
    </w:p>
  </w:endnote>
  <w:endnote w:type="continuationNotice" w:id="1">
    <w:p w14:paraId="0FB555A1" w14:textId="77777777" w:rsidR="00FB3BAF" w:rsidRDefault="00FB3BAF">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FC3AFE" w:rsidRDefault="00FC3AFE">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FC3AFE" w:rsidRDefault="00FC3A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E24BAD" w14:textId="77777777" w:rsidR="00FB3BAF" w:rsidRDefault="00FB3BAF">
      <w:r>
        <w:separator/>
      </w:r>
    </w:p>
  </w:footnote>
  <w:footnote w:type="continuationSeparator" w:id="0">
    <w:p w14:paraId="41D46766" w14:textId="77777777" w:rsidR="00FB3BAF" w:rsidRDefault="00FB3BAF">
      <w:r>
        <w:continuationSeparator/>
      </w:r>
    </w:p>
  </w:footnote>
  <w:footnote w:type="continuationNotice" w:id="1">
    <w:p w14:paraId="7A8578E3" w14:textId="77777777" w:rsidR="00FB3BAF" w:rsidRDefault="00FB3BAF">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rson w15:author="Ruan Van Mazijk [2]">
    <w15:presenceInfo w15:providerId="AD" w15:userId="S::vmzrua001@myuct.ac.za::f50431c7-080a-4259-97ee-a4bb5c3366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6E29"/>
    <w:rsid w:val="00007536"/>
    <w:rsid w:val="000075FC"/>
    <w:rsid w:val="00010D0D"/>
    <w:rsid w:val="00011C8B"/>
    <w:rsid w:val="000134E5"/>
    <w:rsid w:val="00015987"/>
    <w:rsid w:val="00017062"/>
    <w:rsid w:val="0001739B"/>
    <w:rsid w:val="00017D5E"/>
    <w:rsid w:val="00017E2E"/>
    <w:rsid w:val="000202B4"/>
    <w:rsid w:val="00020DE2"/>
    <w:rsid w:val="00022A4F"/>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70D03"/>
    <w:rsid w:val="000714AC"/>
    <w:rsid w:val="00072164"/>
    <w:rsid w:val="00072A60"/>
    <w:rsid w:val="00074006"/>
    <w:rsid w:val="000742FC"/>
    <w:rsid w:val="000747BD"/>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698A"/>
    <w:rsid w:val="000D6AB1"/>
    <w:rsid w:val="000D6FAE"/>
    <w:rsid w:val="000D78B0"/>
    <w:rsid w:val="000E0454"/>
    <w:rsid w:val="000E04C6"/>
    <w:rsid w:val="000E1B64"/>
    <w:rsid w:val="000E2006"/>
    <w:rsid w:val="000E4213"/>
    <w:rsid w:val="000E5000"/>
    <w:rsid w:val="000E72CC"/>
    <w:rsid w:val="000E7EAD"/>
    <w:rsid w:val="000F117A"/>
    <w:rsid w:val="000F24B3"/>
    <w:rsid w:val="000F2560"/>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466D"/>
    <w:rsid w:val="00195211"/>
    <w:rsid w:val="00195C63"/>
    <w:rsid w:val="001A0AB2"/>
    <w:rsid w:val="001A123A"/>
    <w:rsid w:val="001A150C"/>
    <w:rsid w:val="001A1879"/>
    <w:rsid w:val="001A20FA"/>
    <w:rsid w:val="001A23A6"/>
    <w:rsid w:val="001A29B8"/>
    <w:rsid w:val="001A29C6"/>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A3C"/>
    <w:rsid w:val="001E414D"/>
    <w:rsid w:val="001E4787"/>
    <w:rsid w:val="001E723F"/>
    <w:rsid w:val="001F0A16"/>
    <w:rsid w:val="001F1053"/>
    <w:rsid w:val="001F2359"/>
    <w:rsid w:val="001F3585"/>
    <w:rsid w:val="001F3C80"/>
    <w:rsid w:val="001F48A1"/>
    <w:rsid w:val="001F4B4C"/>
    <w:rsid w:val="002007E7"/>
    <w:rsid w:val="00200991"/>
    <w:rsid w:val="00200A28"/>
    <w:rsid w:val="00200C02"/>
    <w:rsid w:val="002011C9"/>
    <w:rsid w:val="0020179E"/>
    <w:rsid w:val="00201A80"/>
    <w:rsid w:val="00202291"/>
    <w:rsid w:val="00202A32"/>
    <w:rsid w:val="00204D2C"/>
    <w:rsid w:val="00205DC2"/>
    <w:rsid w:val="002065E6"/>
    <w:rsid w:val="0020680A"/>
    <w:rsid w:val="002071E8"/>
    <w:rsid w:val="00210CA7"/>
    <w:rsid w:val="00211350"/>
    <w:rsid w:val="0021176B"/>
    <w:rsid w:val="00211A46"/>
    <w:rsid w:val="00211FC5"/>
    <w:rsid w:val="00212118"/>
    <w:rsid w:val="00213749"/>
    <w:rsid w:val="00213D02"/>
    <w:rsid w:val="0021685A"/>
    <w:rsid w:val="00217498"/>
    <w:rsid w:val="00217AAC"/>
    <w:rsid w:val="00220A65"/>
    <w:rsid w:val="00220D2B"/>
    <w:rsid w:val="00221518"/>
    <w:rsid w:val="00221BC9"/>
    <w:rsid w:val="00221C0F"/>
    <w:rsid w:val="002234E3"/>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1435"/>
    <w:rsid w:val="00242181"/>
    <w:rsid w:val="00242EDD"/>
    <w:rsid w:val="0024363A"/>
    <w:rsid w:val="002448E4"/>
    <w:rsid w:val="00244E17"/>
    <w:rsid w:val="00246296"/>
    <w:rsid w:val="002465B9"/>
    <w:rsid w:val="0024759A"/>
    <w:rsid w:val="0024778C"/>
    <w:rsid w:val="00250011"/>
    <w:rsid w:val="00251338"/>
    <w:rsid w:val="00251ECF"/>
    <w:rsid w:val="00252DA8"/>
    <w:rsid w:val="002536E4"/>
    <w:rsid w:val="00253F7E"/>
    <w:rsid w:val="00254F18"/>
    <w:rsid w:val="002565DD"/>
    <w:rsid w:val="002566BD"/>
    <w:rsid w:val="00257896"/>
    <w:rsid w:val="00257D86"/>
    <w:rsid w:val="002604CE"/>
    <w:rsid w:val="00261A54"/>
    <w:rsid w:val="002624D4"/>
    <w:rsid w:val="002626CC"/>
    <w:rsid w:val="00262EF2"/>
    <w:rsid w:val="00262F02"/>
    <w:rsid w:val="002644D2"/>
    <w:rsid w:val="002644F5"/>
    <w:rsid w:val="002658EC"/>
    <w:rsid w:val="00265947"/>
    <w:rsid w:val="00267348"/>
    <w:rsid w:val="00270A25"/>
    <w:rsid w:val="00270B4B"/>
    <w:rsid w:val="002711B7"/>
    <w:rsid w:val="00271377"/>
    <w:rsid w:val="00272E07"/>
    <w:rsid w:val="00273150"/>
    <w:rsid w:val="002736BC"/>
    <w:rsid w:val="00273B1A"/>
    <w:rsid w:val="00273E3C"/>
    <w:rsid w:val="00274581"/>
    <w:rsid w:val="0027541F"/>
    <w:rsid w:val="00275CEB"/>
    <w:rsid w:val="002766E7"/>
    <w:rsid w:val="002779ED"/>
    <w:rsid w:val="00277C9E"/>
    <w:rsid w:val="002808AF"/>
    <w:rsid w:val="002810B1"/>
    <w:rsid w:val="00281A14"/>
    <w:rsid w:val="0028331C"/>
    <w:rsid w:val="0028338C"/>
    <w:rsid w:val="0028496B"/>
    <w:rsid w:val="00285784"/>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6BE"/>
    <w:rsid w:val="002A7DA8"/>
    <w:rsid w:val="002B028E"/>
    <w:rsid w:val="002B0B88"/>
    <w:rsid w:val="002B0F5B"/>
    <w:rsid w:val="002B270F"/>
    <w:rsid w:val="002B2755"/>
    <w:rsid w:val="002B3741"/>
    <w:rsid w:val="002B390D"/>
    <w:rsid w:val="002B49E3"/>
    <w:rsid w:val="002B4C08"/>
    <w:rsid w:val="002B54C7"/>
    <w:rsid w:val="002B5DBF"/>
    <w:rsid w:val="002B7732"/>
    <w:rsid w:val="002B7852"/>
    <w:rsid w:val="002C0152"/>
    <w:rsid w:val="002C016E"/>
    <w:rsid w:val="002C037D"/>
    <w:rsid w:val="002C08A1"/>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7D0"/>
    <w:rsid w:val="00305C02"/>
    <w:rsid w:val="00305F60"/>
    <w:rsid w:val="003061B2"/>
    <w:rsid w:val="003063F7"/>
    <w:rsid w:val="003067AF"/>
    <w:rsid w:val="00306A3A"/>
    <w:rsid w:val="00307282"/>
    <w:rsid w:val="00310608"/>
    <w:rsid w:val="00310871"/>
    <w:rsid w:val="003115F6"/>
    <w:rsid w:val="00311E35"/>
    <w:rsid w:val="00312AA7"/>
    <w:rsid w:val="00314A7A"/>
    <w:rsid w:val="00314D2C"/>
    <w:rsid w:val="00317DAF"/>
    <w:rsid w:val="003209CF"/>
    <w:rsid w:val="00321C77"/>
    <w:rsid w:val="00323509"/>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3038"/>
    <w:rsid w:val="00364F0A"/>
    <w:rsid w:val="00365CC9"/>
    <w:rsid w:val="0036753D"/>
    <w:rsid w:val="0036760E"/>
    <w:rsid w:val="00367CC6"/>
    <w:rsid w:val="00371EA1"/>
    <w:rsid w:val="00372023"/>
    <w:rsid w:val="00374287"/>
    <w:rsid w:val="0037447E"/>
    <w:rsid w:val="003745E1"/>
    <w:rsid w:val="00375621"/>
    <w:rsid w:val="00377F87"/>
    <w:rsid w:val="00381E28"/>
    <w:rsid w:val="00381ECD"/>
    <w:rsid w:val="0038260D"/>
    <w:rsid w:val="0038290C"/>
    <w:rsid w:val="00382BBB"/>
    <w:rsid w:val="00382BC5"/>
    <w:rsid w:val="00382E74"/>
    <w:rsid w:val="0038369B"/>
    <w:rsid w:val="00384049"/>
    <w:rsid w:val="003847BF"/>
    <w:rsid w:val="00385BA5"/>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5C8"/>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1655F"/>
    <w:rsid w:val="00420576"/>
    <w:rsid w:val="0042088C"/>
    <w:rsid w:val="00421309"/>
    <w:rsid w:val="004218EE"/>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16AD"/>
    <w:rsid w:val="00481C6F"/>
    <w:rsid w:val="00482491"/>
    <w:rsid w:val="00483556"/>
    <w:rsid w:val="00485163"/>
    <w:rsid w:val="00485174"/>
    <w:rsid w:val="00485517"/>
    <w:rsid w:val="00485879"/>
    <w:rsid w:val="00486861"/>
    <w:rsid w:val="0048699D"/>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0F1"/>
    <w:rsid w:val="004C331B"/>
    <w:rsid w:val="004C4C3A"/>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7DAB"/>
    <w:rsid w:val="00531FB3"/>
    <w:rsid w:val="00531FF2"/>
    <w:rsid w:val="00532A81"/>
    <w:rsid w:val="00532F79"/>
    <w:rsid w:val="0053496F"/>
    <w:rsid w:val="005350C1"/>
    <w:rsid w:val="005358D9"/>
    <w:rsid w:val="005367B4"/>
    <w:rsid w:val="00537B9C"/>
    <w:rsid w:val="00540260"/>
    <w:rsid w:val="005446B2"/>
    <w:rsid w:val="00544C0F"/>
    <w:rsid w:val="0054528F"/>
    <w:rsid w:val="005454DD"/>
    <w:rsid w:val="00547291"/>
    <w:rsid w:val="00547693"/>
    <w:rsid w:val="00547C58"/>
    <w:rsid w:val="0055026D"/>
    <w:rsid w:val="00550A5A"/>
    <w:rsid w:val="0055258A"/>
    <w:rsid w:val="005527B5"/>
    <w:rsid w:val="005547C0"/>
    <w:rsid w:val="005571AB"/>
    <w:rsid w:val="00557805"/>
    <w:rsid w:val="0056013D"/>
    <w:rsid w:val="0056017E"/>
    <w:rsid w:val="00560AF9"/>
    <w:rsid w:val="00561A45"/>
    <w:rsid w:val="00561FC0"/>
    <w:rsid w:val="005637B6"/>
    <w:rsid w:val="00563A70"/>
    <w:rsid w:val="005649C9"/>
    <w:rsid w:val="00565039"/>
    <w:rsid w:val="0056568D"/>
    <w:rsid w:val="00565EFE"/>
    <w:rsid w:val="00565F05"/>
    <w:rsid w:val="0056633D"/>
    <w:rsid w:val="00570BEE"/>
    <w:rsid w:val="005732D5"/>
    <w:rsid w:val="00573ACA"/>
    <w:rsid w:val="005746E0"/>
    <w:rsid w:val="0057611C"/>
    <w:rsid w:val="00576C2F"/>
    <w:rsid w:val="0057720E"/>
    <w:rsid w:val="00580D25"/>
    <w:rsid w:val="00581125"/>
    <w:rsid w:val="00581450"/>
    <w:rsid w:val="00582CFA"/>
    <w:rsid w:val="00583EAA"/>
    <w:rsid w:val="005845A2"/>
    <w:rsid w:val="00585F8F"/>
    <w:rsid w:val="0058659A"/>
    <w:rsid w:val="0058677B"/>
    <w:rsid w:val="005876BE"/>
    <w:rsid w:val="00590D07"/>
    <w:rsid w:val="00591456"/>
    <w:rsid w:val="00592452"/>
    <w:rsid w:val="0059394E"/>
    <w:rsid w:val="0059446D"/>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52F"/>
    <w:rsid w:val="005C7537"/>
    <w:rsid w:val="005D0A2D"/>
    <w:rsid w:val="005D1374"/>
    <w:rsid w:val="005D1597"/>
    <w:rsid w:val="005D24D5"/>
    <w:rsid w:val="005D307E"/>
    <w:rsid w:val="005D31A4"/>
    <w:rsid w:val="005D33A7"/>
    <w:rsid w:val="005D3EDD"/>
    <w:rsid w:val="005D4530"/>
    <w:rsid w:val="005D59E8"/>
    <w:rsid w:val="005D74C8"/>
    <w:rsid w:val="005E135C"/>
    <w:rsid w:val="005E15C9"/>
    <w:rsid w:val="005E19A4"/>
    <w:rsid w:val="005E220D"/>
    <w:rsid w:val="005E31B9"/>
    <w:rsid w:val="005E331E"/>
    <w:rsid w:val="005E5F02"/>
    <w:rsid w:val="005F03CE"/>
    <w:rsid w:val="005F0D12"/>
    <w:rsid w:val="005F0FFB"/>
    <w:rsid w:val="005F18B9"/>
    <w:rsid w:val="005F1917"/>
    <w:rsid w:val="005F2B2F"/>
    <w:rsid w:val="005F4573"/>
    <w:rsid w:val="005F49E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415"/>
    <w:rsid w:val="00604A35"/>
    <w:rsid w:val="00605427"/>
    <w:rsid w:val="006056E9"/>
    <w:rsid w:val="00605F37"/>
    <w:rsid w:val="0060601F"/>
    <w:rsid w:val="006067C1"/>
    <w:rsid w:val="006067F9"/>
    <w:rsid w:val="0061190A"/>
    <w:rsid w:val="006121BD"/>
    <w:rsid w:val="006125FF"/>
    <w:rsid w:val="006139A3"/>
    <w:rsid w:val="0061501B"/>
    <w:rsid w:val="00616091"/>
    <w:rsid w:val="0061648E"/>
    <w:rsid w:val="006175A1"/>
    <w:rsid w:val="00620ABE"/>
    <w:rsid w:val="00621603"/>
    <w:rsid w:val="00623216"/>
    <w:rsid w:val="006236CD"/>
    <w:rsid w:val="006255A4"/>
    <w:rsid w:val="006265CD"/>
    <w:rsid w:val="006277B7"/>
    <w:rsid w:val="0062793F"/>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55D2"/>
    <w:rsid w:val="006A5D5E"/>
    <w:rsid w:val="006A68DF"/>
    <w:rsid w:val="006A6996"/>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A5A"/>
    <w:rsid w:val="006D6FEA"/>
    <w:rsid w:val="006D73B6"/>
    <w:rsid w:val="006E039C"/>
    <w:rsid w:val="006E35D4"/>
    <w:rsid w:val="006E62E9"/>
    <w:rsid w:val="006E6649"/>
    <w:rsid w:val="006F043C"/>
    <w:rsid w:val="006F0BA2"/>
    <w:rsid w:val="006F1CA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DC3"/>
    <w:rsid w:val="00715F59"/>
    <w:rsid w:val="00716A94"/>
    <w:rsid w:val="00717D5B"/>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066"/>
    <w:rsid w:val="0076433F"/>
    <w:rsid w:val="00764D10"/>
    <w:rsid w:val="00765D62"/>
    <w:rsid w:val="00765FAE"/>
    <w:rsid w:val="007660F8"/>
    <w:rsid w:val="00767B72"/>
    <w:rsid w:val="00767DB5"/>
    <w:rsid w:val="007704C7"/>
    <w:rsid w:val="00771DE5"/>
    <w:rsid w:val="00771E0F"/>
    <w:rsid w:val="00773D2C"/>
    <w:rsid w:val="007743CF"/>
    <w:rsid w:val="00774484"/>
    <w:rsid w:val="00774C5C"/>
    <w:rsid w:val="00774D41"/>
    <w:rsid w:val="007755AC"/>
    <w:rsid w:val="00775A42"/>
    <w:rsid w:val="00776E99"/>
    <w:rsid w:val="00777C00"/>
    <w:rsid w:val="0078067F"/>
    <w:rsid w:val="007807E0"/>
    <w:rsid w:val="00780F37"/>
    <w:rsid w:val="00782030"/>
    <w:rsid w:val="00782E1B"/>
    <w:rsid w:val="007836C1"/>
    <w:rsid w:val="00784439"/>
    <w:rsid w:val="00784D58"/>
    <w:rsid w:val="00785438"/>
    <w:rsid w:val="00786594"/>
    <w:rsid w:val="0079178A"/>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3F"/>
    <w:rsid w:val="007B1FA8"/>
    <w:rsid w:val="007B46C9"/>
    <w:rsid w:val="007B5DBC"/>
    <w:rsid w:val="007B738D"/>
    <w:rsid w:val="007B7725"/>
    <w:rsid w:val="007B77BA"/>
    <w:rsid w:val="007B7ACC"/>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F67"/>
    <w:rsid w:val="007D673C"/>
    <w:rsid w:val="007D7372"/>
    <w:rsid w:val="007D7D37"/>
    <w:rsid w:val="007E2349"/>
    <w:rsid w:val="007E4A90"/>
    <w:rsid w:val="007E4A9C"/>
    <w:rsid w:val="007E55CB"/>
    <w:rsid w:val="007E6D61"/>
    <w:rsid w:val="007E72DA"/>
    <w:rsid w:val="007E78CD"/>
    <w:rsid w:val="007E7D27"/>
    <w:rsid w:val="007F0700"/>
    <w:rsid w:val="007F13C1"/>
    <w:rsid w:val="007F191C"/>
    <w:rsid w:val="007F1A0B"/>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C5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6BB"/>
    <w:rsid w:val="00815C93"/>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940"/>
    <w:rsid w:val="008337E4"/>
    <w:rsid w:val="0083425C"/>
    <w:rsid w:val="0083497A"/>
    <w:rsid w:val="00834ED9"/>
    <w:rsid w:val="0083503C"/>
    <w:rsid w:val="008353FD"/>
    <w:rsid w:val="00835502"/>
    <w:rsid w:val="0083610B"/>
    <w:rsid w:val="008365BA"/>
    <w:rsid w:val="00836BCB"/>
    <w:rsid w:val="008374CE"/>
    <w:rsid w:val="00837D0B"/>
    <w:rsid w:val="00837E72"/>
    <w:rsid w:val="0084063D"/>
    <w:rsid w:val="00840830"/>
    <w:rsid w:val="00841086"/>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23B9"/>
    <w:rsid w:val="008841AF"/>
    <w:rsid w:val="00884304"/>
    <w:rsid w:val="00884827"/>
    <w:rsid w:val="00885AB7"/>
    <w:rsid w:val="00886BD9"/>
    <w:rsid w:val="00887059"/>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407"/>
    <w:rsid w:val="008A683E"/>
    <w:rsid w:val="008A68AA"/>
    <w:rsid w:val="008A6F1B"/>
    <w:rsid w:val="008A6F9A"/>
    <w:rsid w:val="008A7439"/>
    <w:rsid w:val="008B0471"/>
    <w:rsid w:val="008B0A90"/>
    <w:rsid w:val="008B33E1"/>
    <w:rsid w:val="008B3F0E"/>
    <w:rsid w:val="008B4347"/>
    <w:rsid w:val="008B445A"/>
    <w:rsid w:val="008B4DBD"/>
    <w:rsid w:val="008B5685"/>
    <w:rsid w:val="008B688E"/>
    <w:rsid w:val="008B6F00"/>
    <w:rsid w:val="008C1638"/>
    <w:rsid w:val="008C1C71"/>
    <w:rsid w:val="008C33E4"/>
    <w:rsid w:val="008C42F3"/>
    <w:rsid w:val="008C453E"/>
    <w:rsid w:val="008C51FD"/>
    <w:rsid w:val="008C61EA"/>
    <w:rsid w:val="008C67F4"/>
    <w:rsid w:val="008D03E5"/>
    <w:rsid w:val="008D079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CD7"/>
    <w:rsid w:val="00916B93"/>
    <w:rsid w:val="0092191B"/>
    <w:rsid w:val="009239A6"/>
    <w:rsid w:val="00923DF4"/>
    <w:rsid w:val="0092446E"/>
    <w:rsid w:val="00925CA0"/>
    <w:rsid w:val="00925DAC"/>
    <w:rsid w:val="009266B9"/>
    <w:rsid w:val="00930D80"/>
    <w:rsid w:val="0093209B"/>
    <w:rsid w:val="00932EF4"/>
    <w:rsid w:val="00933CCA"/>
    <w:rsid w:val="00934B42"/>
    <w:rsid w:val="00936231"/>
    <w:rsid w:val="00936825"/>
    <w:rsid w:val="00936C52"/>
    <w:rsid w:val="00937AAF"/>
    <w:rsid w:val="009408BD"/>
    <w:rsid w:val="00940FE7"/>
    <w:rsid w:val="009422D5"/>
    <w:rsid w:val="0094242D"/>
    <w:rsid w:val="009442D4"/>
    <w:rsid w:val="00945168"/>
    <w:rsid w:val="009452BE"/>
    <w:rsid w:val="00945B71"/>
    <w:rsid w:val="00945BC5"/>
    <w:rsid w:val="009460AD"/>
    <w:rsid w:val="009462C5"/>
    <w:rsid w:val="00946957"/>
    <w:rsid w:val="009475D4"/>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5DD"/>
    <w:rsid w:val="0097174D"/>
    <w:rsid w:val="009735F1"/>
    <w:rsid w:val="00976198"/>
    <w:rsid w:val="0097673D"/>
    <w:rsid w:val="00976F6A"/>
    <w:rsid w:val="00977493"/>
    <w:rsid w:val="00977607"/>
    <w:rsid w:val="0098075C"/>
    <w:rsid w:val="00980EDB"/>
    <w:rsid w:val="00981480"/>
    <w:rsid w:val="00982A0A"/>
    <w:rsid w:val="00983D13"/>
    <w:rsid w:val="0098402A"/>
    <w:rsid w:val="0098402B"/>
    <w:rsid w:val="009841C7"/>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10BD"/>
    <w:rsid w:val="009C2537"/>
    <w:rsid w:val="009C2E6A"/>
    <w:rsid w:val="009C356A"/>
    <w:rsid w:val="009C5008"/>
    <w:rsid w:val="009C6AA0"/>
    <w:rsid w:val="009C6DAC"/>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54C5"/>
    <w:rsid w:val="009F5919"/>
    <w:rsid w:val="009F6305"/>
    <w:rsid w:val="009F6E75"/>
    <w:rsid w:val="009F704C"/>
    <w:rsid w:val="00A006BE"/>
    <w:rsid w:val="00A017D8"/>
    <w:rsid w:val="00A020E5"/>
    <w:rsid w:val="00A02E1B"/>
    <w:rsid w:val="00A04DC4"/>
    <w:rsid w:val="00A04ED0"/>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2E27"/>
    <w:rsid w:val="00A44CE3"/>
    <w:rsid w:val="00A44F62"/>
    <w:rsid w:val="00A450A8"/>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6EBA"/>
    <w:rsid w:val="00A57067"/>
    <w:rsid w:val="00A57B2B"/>
    <w:rsid w:val="00A61581"/>
    <w:rsid w:val="00A6199A"/>
    <w:rsid w:val="00A646E1"/>
    <w:rsid w:val="00A64EBD"/>
    <w:rsid w:val="00A65D58"/>
    <w:rsid w:val="00A716D1"/>
    <w:rsid w:val="00A7173D"/>
    <w:rsid w:val="00A71D7E"/>
    <w:rsid w:val="00A74BCA"/>
    <w:rsid w:val="00A75F43"/>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D88"/>
    <w:rsid w:val="00A968BF"/>
    <w:rsid w:val="00A9751F"/>
    <w:rsid w:val="00AA17FE"/>
    <w:rsid w:val="00AA210A"/>
    <w:rsid w:val="00AA2965"/>
    <w:rsid w:val="00AA3361"/>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B7C3A"/>
    <w:rsid w:val="00AC205D"/>
    <w:rsid w:val="00AC2235"/>
    <w:rsid w:val="00AC2D9C"/>
    <w:rsid w:val="00AC6269"/>
    <w:rsid w:val="00AC7DD5"/>
    <w:rsid w:val="00AC7ECB"/>
    <w:rsid w:val="00AD032E"/>
    <w:rsid w:val="00AD1230"/>
    <w:rsid w:val="00AD171B"/>
    <w:rsid w:val="00AD2575"/>
    <w:rsid w:val="00AD2B72"/>
    <w:rsid w:val="00AD4DCC"/>
    <w:rsid w:val="00AD58CE"/>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4F53"/>
    <w:rsid w:val="00B6526E"/>
    <w:rsid w:val="00B67ACF"/>
    <w:rsid w:val="00B67B46"/>
    <w:rsid w:val="00B7025C"/>
    <w:rsid w:val="00B70AC8"/>
    <w:rsid w:val="00B718C1"/>
    <w:rsid w:val="00B71D27"/>
    <w:rsid w:val="00B72F5A"/>
    <w:rsid w:val="00B730A8"/>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4B4C"/>
    <w:rsid w:val="00BD5C4F"/>
    <w:rsid w:val="00BD5EE2"/>
    <w:rsid w:val="00BD72CC"/>
    <w:rsid w:val="00BD7A0C"/>
    <w:rsid w:val="00BD7BCB"/>
    <w:rsid w:val="00BE042E"/>
    <w:rsid w:val="00BE0660"/>
    <w:rsid w:val="00BE18DF"/>
    <w:rsid w:val="00BE1C44"/>
    <w:rsid w:val="00BE2326"/>
    <w:rsid w:val="00BE374A"/>
    <w:rsid w:val="00BE3A41"/>
    <w:rsid w:val="00BE42FC"/>
    <w:rsid w:val="00BE5001"/>
    <w:rsid w:val="00BE7107"/>
    <w:rsid w:val="00BE79AD"/>
    <w:rsid w:val="00BE7B31"/>
    <w:rsid w:val="00BE7B44"/>
    <w:rsid w:val="00BE7C13"/>
    <w:rsid w:val="00BE7DDB"/>
    <w:rsid w:val="00BF0B3F"/>
    <w:rsid w:val="00BF546E"/>
    <w:rsid w:val="00BF54E8"/>
    <w:rsid w:val="00BF6C46"/>
    <w:rsid w:val="00BF7EB4"/>
    <w:rsid w:val="00C0105A"/>
    <w:rsid w:val="00C01215"/>
    <w:rsid w:val="00C02BF1"/>
    <w:rsid w:val="00C04B22"/>
    <w:rsid w:val="00C04D03"/>
    <w:rsid w:val="00C064A9"/>
    <w:rsid w:val="00C06955"/>
    <w:rsid w:val="00C06E13"/>
    <w:rsid w:val="00C072BC"/>
    <w:rsid w:val="00C07B05"/>
    <w:rsid w:val="00C10BD2"/>
    <w:rsid w:val="00C116AB"/>
    <w:rsid w:val="00C11B97"/>
    <w:rsid w:val="00C12BA4"/>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485B"/>
    <w:rsid w:val="00CA4E84"/>
    <w:rsid w:val="00CA5BE6"/>
    <w:rsid w:val="00CA688A"/>
    <w:rsid w:val="00CA7709"/>
    <w:rsid w:val="00CB0067"/>
    <w:rsid w:val="00CB06B0"/>
    <w:rsid w:val="00CB28CA"/>
    <w:rsid w:val="00CB3833"/>
    <w:rsid w:val="00CB6BFA"/>
    <w:rsid w:val="00CB7719"/>
    <w:rsid w:val="00CC00F5"/>
    <w:rsid w:val="00CC0323"/>
    <w:rsid w:val="00CC1042"/>
    <w:rsid w:val="00CC1848"/>
    <w:rsid w:val="00CC1A42"/>
    <w:rsid w:val="00CC2706"/>
    <w:rsid w:val="00CC3BF9"/>
    <w:rsid w:val="00CC4049"/>
    <w:rsid w:val="00CC43D5"/>
    <w:rsid w:val="00CC4536"/>
    <w:rsid w:val="00CC531D"/>
    <w:rsid w:val="00CC5DCB"/>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B25"/>
    <w:rsid w:val="00CE206A"/>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73C1"/>
    <w:rsid w:val="00D1761D"/>
    <w:rsid w:val="00D17FCB"/>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3E24"/>
    <w:rsid w:val="00D44AB5"/>
    <w:rsid w:val="00D44B1E"/>
    <w:rsid w:val="00D44BB7"/>
    <w:rsid w:val="00D44C27"/>
    <w:rsid w:val="00D44DF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6A9A"/>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B7E22"/>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3BB"/>
    <w:rsid w:val="00E0149B"/>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3AC"/>
    <w:rsid w:val="00EA590C"/>
    <w:rsid w:val="00EA59B7"/>
    <w:rsid w:val="00EA69C8"/>
    <w:rsid w:val="00EA7B54"/>
    <w:rsid w:val="00EB0AC0"/>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B9C"/>
    <w:rsid w:val="00EF41C1"/>
    <w:rsid w:val="00EF443E"/>
    <w:rsid w:val="00EF53EC"/>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1B78"/>
    <w:rsid w:val="00F1205D"/>
    <w:rsid w:val="00F12350"/>
    <w:rsid w:val="00F12728"/>
    <w:rsid w:val="00F13219"/>
    <w:rsid w:val="00F1488F"/>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C1A"/>
    <w:rsid w:val="00F85498"/>
    <w:rsid w:val="00F8593E"/>
    <w:rsid w:val="00F85B67"/>
    <w:rsid w:val="00F8740B"/>
    <w:rsid w:val="00F9010D"/>
    <w:rsid w:val="00F92E75"/>
    <w:rsid w:val="00F93BC4"/>
    <w:rsid w:val="00F94881"/>
    <w:rsid w:val="00F9631E"/>
    <w:rsid w:val="00FA00D1"/>
    <w:rsid w:val="00FA10B3"/>
    <w:rsid w:val="00FA12E2"/>
    <w:rsid w:val="00FA1EF4"/>
    <w:rsid w:val="00FA3C08"/>
    <w:rsid w:val="00FA3D03"/>
    <w:rsid w:val="00FA58C5"/>
    <w:rsid w:val="00FA5DB3"/>
    <w:rsid w:val="00FA6E2B"/>
    <w:rsid w:val="00FA753D"/>
    <w:rsid w:val="00FA7716"/>
    <w:rsid w:val="00FA78DF"/>
    <w:rsid w:val="00FB108C"/>
    <w:rsid w:val="00FB16E1"/>
    <w:rsid w:val="00FB1888"/>
    <w:rsid w:val="00FB1930"/>
    <w:rsid w:val="00FB2344"/>
    <w:rsid w:val="00FB2CE3"/>
    <w:rsid w:val="00FB3BAF"/>
    <w:rsid w:val="00FB449F"/>
    <w:rsid w:val="00FB4A38"/>
    <w:rsid w:val="00FB508F"/>
    <w:rsid w:val="00FB5212"/>
    <w:rsid w:val="00FB5E8F"/>
    <w:rsid w:val="00FB6377"/>
    <w:rsid w:val="00FB66AE"/>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2.png"/><Relationship Id="rId18" Type="http://schemas.openxmlformats.org/officeDocument/2006/relationships/hyperlink" Target="https://doi.org/10.15468/dl.46okua"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orcid.org/0000-0003-0989-3266"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doi.org/10.15468/dl.n6u6n0" TargetMode="Externa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orcid.org/0000-0003-2659-690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hyperlink" Target="https://github.com/rvanmazijk/Cape-vs-SWA/"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hyperlink" Target="https://orcid.org/0000-0002-1363-97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73D552-185D-473A-9536-00AFBA62D0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5</TotalTime>
  <Pages>21</Pages>
  <Words>11712</Words>
  <Characters>66763</Characters>
  <Application>Microsoft Office Word</Application>
  <DocSecurity>0</DocSecurity>
  <Lines>556</Lines>
  <Paragraphs>156</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78319</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251</cp:revision>
  <cp:lastPrinted>2020-01-06T10:27:00Z</cp:lastPrinted>
  <dcterms:created xsi:type="dcterms:W3CDTF">2019-12-03T09:32:00Z</dcterms:created>
  <dcterms:modified xsi:type="dcterms:W3CDTF">2020-01-07T1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true</vt:lpwstr>
  </property>
  <property fmtid="{D5CDD505-2E9C-101B-9397-08002B2CF9AE}" pid="24" name="Mendeley Citation Style_1">
    <vt:lpwstr>http://www.zotero.org/styles/apa</vt:lpwstr>
  </property>
</Properties>
</file>